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77777777" w:rsidR="00164393" w:rsidRDefault="00E22B85">
      <w:pPr>
        <w:pStyle w:val="Heading1"/>
        <w:rPr>
          <w:sz w:val="36"/>
          <w:szCs w:val="36"/>
        </w:rPr>
      </w:pPr>
      <w:bookmarkStart w:id="0" w:name="_w180e9utj8ng" w:colFirst="0" w:colLast="0"/>
      <w:bookmarkEnd w:id="0"/>
      <w:r>
        <w:rPr>
          <w:sz w:val="36"/>
          <w:szCs w:val="36"/>
        </w:rPr>
        <w:t>Metatranscriptomics reveals interactions between phototrophs and heterotrophs in freshwater</w:t>
      </w:r>
    </w:p>
    <w:p w14:paraId="7C7037B2" w14:textId="77777777" w:rsidR="00164393" w:rsidRDefault="00E22B85">
      <w:pPr>
        <w:pStyle w:val="Normal1"/>
      </w:pPr>
      <w:r>
        <w:t>Alexandra M. Linz</w:t>
      </w:r>
      <w:r>
        <w:rPr>
          <w:vertAlign w:val="superscript"/>
        </w:rPr>
        <w:t>1</w:t>
      </w:r>
      <w:r>
        <w:t>, Frank O. Aylward</w:t>
      </w:r>
      <w:r>
        <w:rPr>
          <w:vertAlign w:val="superscript"/>
        </w:rPr>
        <w:t>2</w:t>
      </w:r>
      <w:r>
        <w:t>, Stefan Bertilsson</w:t>
      </w:r>
      <w:r>
        <w:rPr>
          <w:vertAlign w:val="superscript"/>
        </w:rPr>
        <w:t>3</w:t>
      </w:r>
      <w:r>
        <w:t>, Katherine D. McMahon</w:t>
      </w:r>
      <w:r>
        <w:rPr>
          <w:vertAlign w:val="superscript"/>
        </w:rPr>
        <w:t>1,4</w:t>
      </w:r>
    </w:p>
    <w:p w14:paraId="7815967B" w14:textId="31D9A1B4" w:rsidR="00164393" w:rsidRDefault="00E22B85">
      <w:pPr>
        <w:pStyle w:val="Normal1"/>
        <w:spacing w:line="240" w:lineRule="auto"/>
      </w:pPr>
      <w:r>
        <w:rPr>
          <w:vertAlign w:val="superscript"/>
        </w:rPr>
        <w:t>1</w:t>
      </w:r>
      <w:r>
        <w:t xml:space="preserve">Department of Bacteriology, University of Wisconsin–Madison, </w:t>
      </w:r>
      <w:r>
        <w:rPr>
          <w:vertAlign w:val="superscript"/>
        </w:rPr>
        <w:t>2</w:t>
      </w:r>
      <w:r>
        <w:t xml:space="preserve">Department of Biological Sciences, Virginia Tech, </w:t>
      </w:r>
      <w:r>
        <w:rPr>
          <w:vertAlign w:val="superscript"/>
        </w:rPr>
        <w:t>3</w:t>
      </w:r>
      <w:r>
        <w:t>Department of Ecology and Genetics, Limnology and Science for Life Laboratory, Uppsala University,</w:t>
      </w:r>
      <w:r w:rsidR="00E20241">
        <w:t xml:space="preserve"> Sweden</w:t>
      </w:r>
      <w:r w:rsidR="00F7056C">
        <w:t>,</w:t>
      </w:r>
      <w:r>
        <w:t xml:space="preserve"> </w:t>
      </w:r>
      <w:r>
        <w:rPr>
          <w:vertAlign w:val="superscript"/>
        </w:rPr>
        <w:t>4</w:t>
      </w:r>
      <w:r>
        <w:t>Department of Civil and Environmental Engineering, University of Wisconsin–Madison</w:t>
      </w:r>
    </w:p>
    <w:p w14:paraId="6F3ADF65" w14:textId="77777777" w:rsidR="00164393" w:rsidRDefault="00164393">
      <w:pPr>
        <w:pStyle w:val="Normal1"/>
      </w:pPr>
    </w:p>
    <w:p w14:paraId="4099297E" w14:textId="77777777" w:rsidR="00164393" w:rsidRDefault="00164393">
      <w:pPr>
        <w:pStyle w:val="Normal1"/>
        <w:spacing w:line="240" w:lineRule="auto"/>
      </w:pPr>
    </w:p>
    <w:p w14:paraId="4ED98DBB" w14:textId="77777777" w:rsidR="00164393" w:rsidRDefault="00164393">
      <w:pPr>
        <w:pStyle w:val="Normal1"/>
        <w:spacing w:line="240" w:lineRule="auto"/>
      </w:pP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59271B6C" w14:textId="77777777" w:rsidR="00164393" w:rsidRDefault="00164393">
      <w:pPr>
        <w:pStyle w:val="Normal1"/>
        <w:spacing w:line="240" w:lineRule="auto"/>
        <w:rPr>
          <w:rFonts w:ascii="Georgia" w:eastAsia="Georgia" w:hAnsi="Georgia" w:cs="Georgia"/>
        </w:rPr>
      </w:pPr>
    </w:p>
    <w:p w14:paraId="4C53E4E3" w14:textId="77777777" w:rsidR="00164393" w:rsidRDefault="00164393">
      <w:pPr>
        <w:pStyle w:val="Normal1"/>
        <w:spacing w:line="240" w:lineRule="auto"/>
        <w:rPr>
          <w:rFonts w:ascii="Georgia" w:eastAsia="Georgia" w:hAnsi="Georgia" w:cs="Georgia"/>
        </w:rPr>
      </w:pPr>
    </w:p>
    <w:p w14:paraId="4980C376"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p>
    <w:p w14:paraId="42B2DB14" w14:textId="77777777" w:rsidR="00164393" w:rsidRDefault="00E22B85">
      <w:pPr>
        <w:pStyle w:val="Heading2"/>
        <w:spacing w:after="200"/>
        <w:rPr>
          <w:rFonts w:ascii="Times New Roman" w:eastAsia="Times New Roman" w:hAnsi="Times New Roman" w:cs="Times New Roman"/>
        </w:rPr>
      </w:pPr>
      <w:bookmarkStart w:id="1" w:name="_o0jhfbpvw5js" w:colFirst="0" w:colLast="0"/>
      <w:bookmarkEnd w:id="1"/>
      <w:r>
        <w:rPr>
          <w:rFonts w:ascii="Times New Roman" w:eastAsia="Times New Roman" w:hAnsi="Times New Roman" w:cs="Times New Roman"/>
        </w:rPr>
        <w:lastRenderedPageBreak/>
        <w:t>Abstract</w:t>
      </w:r>
    </w:p>
    <w:p w14:paraId="628B65B5" w14:textId="77777777" w:rsidR="00164393" w:rsidRDefault="00E22B85">
      <w:pPr>
        <w:pStyle w:val="Heading2"/>
        <w:spacing w:after="200"/>
        <w:rPr>
          <w:rFonts w:ascii="Times New Roman" w:eastAsia="Times New Roman" w:hAnsi="Times New Roman" w:cs="Times New Roman"/>
        </w:rPr>
      </w:pPr>
      <w:bookmarkStart w:id="2" w:name="_e9j5y5xmn647" w:colFirst="0" w:colLast="0"/>
      <w:bookmarkEnd w:id="2"/>
      <w:r>
        <w:rPr>
          <w:rFonts w:ascii="Times New Roman" w:eastAsia="Times New Roman" w:hAnsi="Times New Roman" w:cs="Times New Roman"/>
        </w:rPr>
        <w:t>Introduction</w:t>
      </w:r>
    </w:p>
    <w:p w14:paraId="18C9A99F" w14:textId="11B8C47C" w:rsidR="00164393" w:rsidRDefault="00E22B85" w:rsidP="00BA305D">
      <w:pPr>
        <w:pStyle w:val="Normal1"/>
        <w:ind w:firstLine="720"/>
      </w:pPr>
      <w:r>
        <w:t>Many of t</w:t>
      </w:r>
      <w:r w:rsidR="000D654B">
        <w:t xml:space="preserve">he core ecosystem functions </w:t>
      </w:r>
      <w:r w:rsidR="00785C38">
        <w:t>in</w:t>
      </w:r>
      <w:r>
        <w:t xml:space="preserve"> freshwater lake</w:t>
      </w:r>
      <w:r w:rsidR="000D654B">
        <w:t>s</w:t>
      </w:r>
      <w:r>
        <w:t>, such as primary production</w:t>
      </w:r>
      <w:r w:rsidR="00E20241">
        <w:t xml:space="preserve"> </w:t>
      </w:r>
      <w:r>
        <w:t xml:space="preserve">and </w:t>
      </w:r>
      <w:r w:rsidR="00E20241">
        <w:t>organic matter re</w:t>
      </w:r>
      <w:r>
        <w:t xml:space="preserve">cycling, are </w:t>
      </w:r>
      <w:r w:rsidR="00E20241">
        <w:t xml:space="preserve">largely </w:t>
      </w:r>
      <w:r>
        <w:t xml:space="preserve">driven by microbial communities. While the number of </w:t>
      </w:r>
      <w:r w:rsidR="00E20241">
        <w:t xml:space="preserve">biochemical </w:t>
      </w:r>
      <w:r>
        <w:t xml:space="preserve">reactions performed by each </w:t>
      </w:r>
      <w:r w:rsidR="00E20241">
        <w:t xml:space="preserve">individual </w:t>
      </w:r>
      <w:r>
        <w:t xml:space="preserve">cell is miniscule, the </w:t>
      </w:r>
      <w:r w:rsidR="00E20241">
        <w:t xml:space="preserve">collective action </w:t>
      </w:r>
      <w:r>
        <w:t xml:space="preserve">of all these cells </w:t>
      </w:r>
      <w:r w:rsidR="000D654B">
        <w:t>forms</w:t>
      </w:r>
      <w:r w:rsidR="00E20241">
        <w:t xml:space="preserve"> </w:t>
      </w:r>
      <w:r>
        <w:t xml:space="preserve">a dynamic, interconnected community whose </w:t>
      </w:r>
      <w:r w:rsidR="00785C38">
        <w:t xml:space="preserve">emergent </w:t>
      </w:r>
      <w:r>
        <w:t xml:space="preserve">functions can </w:t>
      </w:r>
      <w:r w:rsidR="00BA305D">
        <w:t>impact</w:t>
      </w:r>
      <w:r w:rsidR="00785C38">
        <w:t xml:space="preserve"> </w:t>
      </w:r>
      <w:r>
        <w:t>ecosystem</w:t>
      </w:r>
      <w:r w:rsidR="00785C38">
        <w:t>-level processes</w:t>
      </w:r>
      <w:r>
        <w:t xml:space="preserve">.  </w:t>
      </w:r>
      <w:r w:rsidR="00094EEC">
        <w:t>Previous process rate measurements in a wide range of freshwater ecosystems indicate that day/night cycles drive photosynthesis</w:t>
      </w:r>
      <w:r w:rsidR="00912992">
        <w:t>, r</w:t>
      </w:r>
      <w:r w:rsidR="00094EEC">
        <w:t>espiration</w:t>
      </w:r>
      <w:r w:rsidR="00912992">
        <w:t xml:space="preserve">, and dissolved organic </w:t>
      </w:r>
      <w:r w:rsidR="00820A9B">
        <w:t>matter</w:t>
      </w:r>
      <w:r w:rsidR="00912992">
        <w:t xml:space="preserve"> (DO</w:t>
      </w:r>
      <w:r w:rsidR="00820A9B">
        <w:t>M</w:t>
      </w:r>
      <w:r w:rsidR="00912992">
        <w:t>) concentration</w:t>
      </w:r>
      <w:r w:rsidR="00BA305D">
        <w:t>s</w:t>
      </w:r>
      <w:r w:rsidR="00094EEC">
        <w:t xml:space="preserve">, suggesting metabolic </w:t>
      </w:r>
      <w:r w:rsidR="009B34D2">
        <w:t>interactions</w:t>
      </w:r>
      <w:r w:rsidR="00094EEC">
        <w:t xml:space="preserve"> between the phototrophic and heterotrophic microbial communities in freshwater</w:t>
      </w:r>
      <w:r w:rsidR="00C75D89">
        <w:t xml:space="preserve"> </w:t>
      </w:r>
      <w:r w:rsidR="00806F1A">
        <w:fldChar w:fldCharType="begin" w:fldLock="1"/>
      </w:r>
      <w:r w:rsidR="009C4E46">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Solomon et al. 2013; Kaplan and Bott 1989; Bertilsson and Jones 2003)","plainTextFormattedCitation":"(Solomon et al. 2013; Kaplan and Bott 1989; Bertilsson and Jones 2003)","previouslyFormattedCitation":"(Solomon et al. 2013; Kaplan and Bott 1989; Bertilsson and Jones 2003)"},"properties":{"noteIndex":0},"schema":"https://github.com/citation-style-language/schema/raw/master/csl-citation.json"}</w:instrText>
      </w:r>
      <w:r w:rsidR="00806F1A">
        <w:fldChar w:fldCharType="separate"/>
      </w:r>
      <w:r w:rsidR="00806F1A" w:rsidRPr="00806F1A">
        <w:rPr>
          <w:noProof/>
        </w:rPr>
        <w:t>(Solomon et al. 2013; Kaplan and Bott 1989; Bertilsson and Jones 2003)</w:t>
      </w:r>
      <w:r w:rsidR="00806F1A">
        <w:fldChar w:fldCharType="end"/>
      </w:r>
      <w:r w:rsidR="00094EEC">
        <w:t xml:space="preserve">. </w:t>
      </w:r>
      <w:r w:rsidR="004D7648">
        <w:t xml:space="preserve">We hypothesized that these diel trends would also be </w:t>
      </w:r>
      <w:r w:rsidR="00BA305D">
        <w:t xml:space="preserve">reflected </w:t>
      </w:r>
      <w:r w:rsidR="004D7648">
        <w:t xml:space="preserve">in gene expression and sought to propose mechanisms of community interaction based on the timing of gene expression across the community. Therefore, we produced three two-day time series of metatranscriptomic sequencing data from three lakes with contrasting characteristics. </w:t>
      </w:r>
      <w:r w:rsidR="00094EEC">
        <w:t>W</w:t>
      </w:r>
      <w:r w:rsidR="002C5637">
        <w:t xml:space="preserve">e hypothesized that diel trends in gene expression </w:t>
      </w:r>
      <w:r w:rsidR="00BA305D">
        <w:t>occur</w:t>
      </w:r>
      <w:r w:rsidR="002C5637">
        <w:t xml:space="preserve"> in both phototrophic and heterotrophic microbes due to both the direct impacts of sunlight (such as driving photosynthesis and exposure to reactive oxygen species) and its indirect effects (such as </w:t>
      </w:r>
      <w:r w:rsidR="004D7648">
        <w:t>metabolite exchange</w:t>
      </w:r>
      <w:r w:rsidR="002C5637">
        <w:t>), regardless of lake type.</w:t>
      </w:r>
    </w:p>
    <w:p w14:paraId="54F255A3" w14:textId="5036F55C" w:rsidR="00164393" w:rsidRDefault="004D7648">
      <w:pPr>
        <w:pStyle w:val="Normal1"/>
        <w:ind w:firstLine="720"/>
      </w:pPr>
      <w:r>
        <w:t xml:space="preserve">Previous </w:t>
      </w:r>
      <w:r w:rsidR="00E22B85">
        <w:t>metatranscriptomic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metatranscriptomic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w:t>
      </w:r>
      <w:r w:rsidR="00E22B85">
        <w:lastRenderedPageBreak/>
        <w:t>pyrophosphatase</w:t>
      </w:r>
      <w:r w:rsidR="00806F1A">
        <w:t xml:space="preserve"> </w:t>
      </w:r>
      <w:r w:rsidR="009C4E46">
        <w:fldChar w:fldCharType="begin" w:fldLock="1"/>
      </w:r>
      <w:r w:rsidR="009C4E46">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9C4E46" w:rsidRPr="009C4E46">
        <w:rPr>
          <w:noProof/>
        </w:rPr>
        <w:t>(Vila-Costa et al. 2013)</w:t>
      </w:r>
      <w:r w:rsidR="009C4E46">
        <w:fldChar w:fldCharType="end"/>
      </w:r>
      <w:r w:rsidR="00E22B85">
        <w:t>. Another study in marine systems also observed enriched expression of energy acquisition pathways during the day and higher expression of biosynthesis and housekeeping pathways at night</w:t>
      </w:r>
      <w:r w:rsidR="009C4E46">
        <w:t xml:space="preserve"> </w:t>
      </w:r>
      <w:r w:rsidR="009C4E46">
        <w:fldChar w:fldCharType="begin" w:fldLock="1"/>
      </w:r>
      <w:r w:rsidR="009C4E46">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9C4E46" w:rsidRPr="009C4E46">
        <w:rPr>
          <w:noProof/>
        </w:rPr>
        <w:t>(Poretsky et al. 2009)</w:t>
      </w:r>
      <w:r w:rsidR="009C4E46">
        <w:fldChar w:fldCharType="end"/>
      </w:r>
      <w:r w:rsidR="0033334B">
        <w:t>. Strong diel patterns</w:t>
      </w:r>
      <w:r w:rsidR="00E22B85">
        <w:t xml:space="preserve"> in </w:t>
      </w:r>
      <w:r w:rsidR="0033334B">
        <w:t xml:space="preserve">both heterotrophic and </w:t>
      </w:r>
      <w:r w:rsidR="00E22B85">
        <w:t>phototrophic gene expression followed by a cascade of heterotrophic gene expression have also been observed in marine systems</w:t>
      </w:r>
      <w:r w:rsidR="0033334B">
        <w:t xml:space="preserve"> </w:t>
      </w:r>
      <w:r w:rsidR="009C4E46">
        <w:fldChar w:fldCharType="begin" w:fldLock="1"/>
      </w:r>
      <w:r w:rsidR="009C4E46">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9C4E46" w:rsidRPr="009C4E46">
        <w:rPr>
          <w:noProof/>
        </w:rPr>
        <w:t>(Ottesen et al. 2014)</w:t>
      </w:r>
      <w:r w:rsidR="009C4E46">
        <w:fldChar w:fldCharType="end"/>
      </w:r>
      <w:r w:rsidR="0033334B">
        <w:t xml:space="preserve">. A trend of peak activity in heterotrophic bacterioplankton following that of photoautotrophs </w:t>
      </w:r>
      <w:r w:rsidR="00E22B85">
        <w:t xml:space="preserve">was consistent in two different regions of the Pacific Ocean, </w:t>
      </w:r>
      <w:r w:rsidR="00B2311D">
        <w:t>potentially indicating</w:t>
      </w:r>
      <w:r w:rsidR="00E22B85">
        <w:t xml:space="preserve"> </w:t>
      </w:r>
      <w:r w:rsidR="0033334B">
        <w:t xml:space="preserve">strong metabolic </w:t>
      </w:r>
      <w:r w:rsidR="006E2C59">
        <w:t>connections</w:t>
      </w:r>
      <w:r w:rsidR="0033334B">
        <w:t xml:space="preserve"> between these two groups</w:t>
      </w:r>
      <w:r w:rsidR="00E22B85">
        <w:t xml:space="preserve"> in </w:t>
      </w:r>
      <w:r w:rsidR="0033334B">
        <w:t>disparate</w:t>
      </w:r>
      <w:r>
        <w:t xml:space="preserve"> </w:t>
      </w:r>
      <w:r w:rsidR="00E85E88">
        <w:t xml:space="preserve">marine </w:t>
      </w:r>
      <w:r w:rsidR="00E22B85">
        <w:t>microbial communities</w:t>
      </w:r>
      <w:r w:rsidR="009C4E46">
        <w:t xml:space="preserve"> </w:t>
      </w:r>
      <w:r w:rsidR="009C4E46">
        <w:fldChar w:fldCharType="begin" w:fldLock="1"/>
      </w:r>
      <w:r w:rsidR="004479AA">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9C4E46" w:rsidRPr="009C4E46">
        <w:rPr>
          <w:noProof/>
        </w:rPr>
        <w:t>(Aylward et al. 2015)</w:t>
      </w:r>
      <w:r w:rsidR="009C4E46">
        <w:fldChar w:fldCharType="end"/>
      </w:r>
      <w:r w:rsidR="00E22B85">
        <w:t xml:space="preserve">. </w:t>
      </w:r>
      <w:r w:rsidR="00B2311D">
        <w:t xml:space="preserve">These studies suggest that diel trends may be a universal characteristic of </w:t>
      </w:r>
      <w:r w:rsidR="00596C2A">
        <w:t xml:space="preserve">transcription-level response in </w:t>
      </w:r>
      <w:r w:rsidR="00B2311D">
        <w:t xml:space="preserve">aquatic microbial communities. </w:t>
      </w:r>
    </w:p>
    <w:p w14:paraId="4EF0DC7D" w14:textId="5311976B" w:rsidR="00991EB7" w:rsidRDefault="00781CB2" w:rsidP="00781CB2">
      <w:pPr>
        <w:pStyle w:val="Normal1"/>
        <w:ind w:firstLine="720"/>
      </w:pPr>
      <w:r>
        <w:t>Other</w:t>
      </w:r>
      <w:r w:rsidR="00820A9B">
        <w:t xml:space="preserve"> </w:t>
      </w:r>
      <w:r w:rsidR="00CD5D24">
        <w:t>research</w:t>
      </w:r>
      <w:r w:rsidR="00820A9B">
        <w:t xml:space="preserve"> also suggests strong connections between phototrophic and heterotrophic community members in aquatic ecosystems</w:t>
      </w:r>
      <w:r>
        <w:t>, and these connections may be driven by light</w:t>
      </w:r>
      <w:r w:rsidR="00820A9B">
        <w:t xml:space="preserve">. </w:t>
      </w:r>
      <w:r w:rsidR="000D654B">
        <w:t>Co-cultures of phototrophic algae and heterotrophic bacteria can be stable, indicating cooperative interactions, although competition or predation have also been observed in the laboratory</w:t>
      </w:r>
      <w:r w:rsidR="004479AA">
        <w:rPr>
          <w:color w:val="000000"/>
        </w:rPr>
        <w:t xml:space="preserve"> </w:t>
      </w:r>
      <w:r w:rsidR="004479AA">
        <w:rPr>
          <w:color w:val="000000"/>
        </w:rPr>
        <w:fldChar w:fldCharType="begin" w:fldLock="1"/>
      </w:r>
      <w:r w:rsidR="006E2C59">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ernthaler et al. 2001; Posch et al. 1999)","plainTextFormattedCitation":"(Cole 1982; Pernthaler et al. 2001; Posch et al. 1999)","previouslyFormattedCitation":"(Cole 1982; Pernthaler et al. 2001; Posch et al. 1999)"},"properties":{"noteIndex":0},"schema":"https://github.com/citation-style-language/schema/raw/master/csl-citation.json"}</w:instrText>
      </w:r>
      <w:r w:rsidR="004479AA">
        <w:rPr>
          <w:color w:val="000000"/>
        </w:rPr>
        <w:fldChar w:fldCharType="separate"/>
      </w:r>
      <w:r w:rsidR="006E2C59" w:rsidRPr="006E2C59">
        <w:rPr>
          <w:noProof/>
          <w:color w:val="000000"/>
        </w:rPr>
        <w:t>(Cole 1982; Pernthaler et al. 2001; Posch et al. 1999)</w:t>
      </w:r>
      <w:r w:rsidR="004479AA">
        <w:rPr>
          <w:color w:val="000000"/>
        </w:rPr>
        <w:fldChar w:fldCharType="end"/>
      </w:r>
      <w:r w:rsidR="000D654B">
        <w:t xml:space="preserve">. In </w:t>
      </w:r>
      <w:r w:rsidR="00820A9B">
        <w:t>both marine and freshwater</w:t>
      </w:r>
      <w:r w:rsidR="000D654B">
        <w:t xml:space="preserve"> ecosystems, </w:t>
      </w:r>
      <w:r w:rsidR="008649C2">
        <w:t>the community compositions of phototrophs and heterotrophs are inextricably linked</w:t>
      </w:r>
      <w:r w:rsidR="00820A9B">
        <w:t xml:space="preserve"> </w:t>
      </w:r>
      <w:r w:rsidR="004479AA">
        <w:fldChar w:fldCharType="begin" w:fldLock="1"/>
      </w:r>
      <w:r w:rsidR="00C358AC">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mendeley":{"formattedCitation":"(Paver et al. 2015, 2013)","plainTextFormattedCitation":"(Paver et al. 2015, 2013)","previouslyFormattedCitation":"(Paver et al. 2015, 2013)"},"properties":{"noteIndex":0},"schema":"https://github.com/citation-style-language/schema/raw/master/csl-citation.json"}</w:instrText>
      </w:r>
      <w:r w:rsidR="004479AA">
        <w:fldChar w:fldCharType="separate"/>
      </w:r>
      <w:r w:rsidR="004479AA" w:rsidRPr="004479AA">
        <w:rPr>
          <w:noProof/>
        </w:rPr>
        <w:t>(Paver et al. 2015, 2013)</w:t>
      </w:r>
      <w:r w:rsidR="004479AA">
        <w:fldChar w:fldCharType="end"/>
      </w:r>
      <w:r w:rsidR="008649C2">
        <w:t>. Pe</w:t>
      </w:r>
      <w:r w:rsidR="00820A9B">
        <w:t>r</w:t>
      </w:r>
      <w:r w:rsidR="008649C2">
        <w:t>turbations</w:t>
      </w:r>
      <w:r w:rsidR="00820A9B">
        <w:t xml:space="preserve"> in one portion of the community quickly ripple through the rest </w:t>
      </w:r>
      <w:r w:rsidR="00C358AC">
        <w:fldChar w:fldCharType="begin" w:fldLock="1"/>
      </w:r>
      <w:r w:rsidR="006E2C59">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mendeley":{"formattedCitation":"(Kent et al. 2006; Šimek et al. 2002)","plainTextFormattedCitation":"(Kent et al. 2006; Šimek et al. 2002)","previouslyFormattedCitation":"(Kent et al. 2006; Šimek et al. 2002)"},"properties":{"noteIndex":0},"schema":"https://github.com/citation-style-language/schema/raw/master/csl-citation.json"}</w:instrText>
      </w:r>
      <w:r w:rsidR="00C358AC">
        <w:fldChar w:fldCharType="separate"/>
      </w:r>
      <w:r w:rsidR="006E2C59" w:rsidRPr="006E2C59">
        <w:rPr>
          <w:noProof/>
        </w:rPr>
        <w:t>(Kent et al. 2006; Šimek et al. 200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 either through predation, cell detritus, leakage, or active transport. This DOM is composed of low molecular weight compounds,</w:t>
      </w:r>
      <w:r w:rsidR="00CD5D24">
        <w:t xml:space="preserve"> </w:t>
      </w:r>
      <w:r w:rsidR="00820A9B">
        <w:t xml:space="preserve">such as sugars, amino acids, </w:t>
      </w:r>
      <w:r w:rsidR="00CD5D24">
        <w:t>carboxylic acids, and alditols</w:t>
      </w:r>
      <w:r w:rsidR="006E2C59">
        <w:t xml:space="preserve"> </w:t>
      </w:r>
      <w:r w:rsidR="00C358AC">
        <w:fldChar w:fldCharType="begin" w:fldLock="1"/>
      </w:r>
      <w:r w:rsidR="00C358AC">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Maršálek and Rojíčková 1996; Hellebust 1965)","plainTextFormattedCitation":"(Maršálek and Rojíčková 1996; Hellebust 1965)","previouslyFormattedCitation":"(Maršálek and Rojíčková 1996; Hellebust 1965)"},"properties":{"noteIndex":0},"schema":"https://github.com/citation-style-language/schema/raw/master/csl-citation.json"}</w:instrText>
      </w:r>
      <w:r w:rsidR="00C358AC">
        <w:fldChar w:fldCharType="separate"/>
      </w:r>
      <w:r w:rsidR="00C358AC" w:rsidRPr="00C358AC">
        <w:rPr>
          <w:noProof/>
        </w:rPr>
        <w:t>(Maršálek and Rojíčková 1996; Hellebust 1965)</w:t>
      </w:r>
      <w:r w:rsidR="00C358AC">
        <w:fldChar w:fldCharType="end"/>
      </w:r>
      <w:r w:rsidR="000D654B">
        <w:t xml:space="preserve">. </w:t>
      </w:r>
      <w:r w:rsidR="00CD5D24">
        <w:t xml:space="preserve">In marine ecosystems, the percentage of photosynthetic carbon release extracellularly has been reported </w:t>
      </w:r>
      <w:r>
        <w:t xml:space="preserve">to be </w:t>
      </w:r>
      <w:r w:rsidR="00CD5D24">
        <w:t>up to 80%, while percentages as high as 99% have been reported in freshwater</w:t>
      </w:r>
      <w:r w:rsidR="00C358AC">
        <w:rPr>
          <w:color w:val="000000"/>
        </w:rPr>
        <w:t xml:space="preserve"> </w:t>
      </w:r>
      <w:r w:rsidR="00C358AC">
        <w:rPr>
          <w:color w:val="000000"/>
        </w:rPr>
        <w:fldChar w:fldCharType="begin" w:fldLock="1"/>
      </w:r>
      <w:r w:rsidR="00353C04">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C358AC" w:rsidRPr="00C358AC">
        <w:rPr>
          <w:noProof/>
          <w:color w:val="000000"/>
        </w:rPr>
        <w:t>(Bertilsson and Jones 2003)</w:t>
      </w:r>
      <w:r w:rsidR="00C358AC">
        <w:rPr>
          <w:color w:val="000000"/>
        </w:rPr>
        <w:fldChar w:fldCharType="end"/>
      </w:r>
      <w:r w:rsidR="000D654B">
        <w:t xml:space="preserve">. </w:t>
      </w:r>
      <w:r w:rsidR="00CD5D24">
        <w:lastRenderedPageBreak/>
        <w:t xml:space="preserve">Although the factors leading to this </w:t>
      </w:r>
      <w:r>
        <w:t xml:space="preserve">DOM </w:t>
      </w:r>
      <w:r w:rsidR="00CD5D24">
        <w:t>release are not fully understood, this DOM likely supports a substantial portion of the heterotrophic community. In fact, s</w:t>
      </w:r>
      <w:r w:rsidR="000D654B">
        <w:t xml:space="preserve">ome ubiquitous freshwater bacteria, such as </w:t>
      </w:r>
      <w:r w:rsidR="000D654B">
        <w:rPr>
          <w:i/>
        </w:rPr>
        <w:t xml:space="preserve">Limnohabitans, </w:t>
      </w:r>
      <w:r w:rsidR="000D654B">
        <w:t>appear to specialize in algal-derived carbon uptake</w:t>
      </w:r>
      <w:r w:rsidR="00353C04">
        <w:rPr>
          <w:color w:val="000000"/>
        </w:rPr>
        <w:t xml:space="preserve"> </w:t>
      </w:r>
      <w:r w:rsidR="00353C04">
        <w:rPr>
          <w:color w:val="000000"/>
        </w:rPr>
        <w:fldChar w:fldCharType="begin" w:fldLock="1"/>
      </w:r>
      <w:r w:rsidR="00353C04">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353C04" w:rsidRPr="00353C04">
        <w:rPr>
          <w:noProof/>
          <w:color w:val="000000"/>
        </w:rPr>
        <w:t>(Simek et al. 2011)</w:t>
      </w:r>
      <w:r w:rsidR="00353C04">
        <w:rPr>
          <w:color w:val="000000"/>
        </w:rPr>
        <w:fldChar w:fldCharType="end"/>
      </w:r>
      <w:r w:rsidR="000D654B">
        <w:t xml:space="preserve">. </w:t>
      </w:r>
    </w:p>
    <w:p w14:paraId="177E22B1" w14:textId="1A7EE68B" w:rsidR="00991EB7" w:rsidRDefault="00991EB7" w:rsidP="00F112C5">
      <w:pPr>
        <w:pStyle w:val="Normal1"/>
        <w:ind w:firstLine="720"/>
      </w:pPr>
      <w:r>
        <w:t>Sunlight itself may be a common factor driving heterotroph</w:t>
      </w:r>
      <w:r w:rsidR="00C15626">
        <w:t>ic</w:t>
      </w:r>
      <w:r>
        <w:t xml:space="preserve"> and phototroph</w:t>
      </w:r>
      <w:r w:rsidR="00C15626">
        <w:t>ic gene expression</w:t>
      </w:r>
      <w:r>
        <w:t xml:space="preserve"> in aquatic ecosystems. Photodegradation of complex DOM is another potential mechanism that could drive diel trends in heterotrophs by making recalcitrant DOM more labile</w:t>
      </w:r>
      <w:r w:rsidR="00353C04">
        <w:t xml:space="preserve"> </w:t>
      </w:r>
      <w:r w:rsidR="00353C04">
        <w:fldChar w:fldCharType="begin" w:fldLock="1"/>
      </w:r>
      <w:r w:rsidR="00353C04">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nd Tranvik 2000; Jorgenson et al. 1998)","plainTextFormattedCitation":"(Bertilsson and Tranvik 2000; Jorgenson et al. 1998)","previouslyFormattedCitation":"(Bertilsson and Tranvik 2000; Jorgenson et al. 1998)"},"properties":{"noteIndex":0},"schema":"https://github.com/citation-style-language/schema/raw/master/csl-citation.json"}</w:instrText>
      </w:r>
      <w:r w:rsidR="00353C04">
        <w:fldChar w:fldCharType="separate"/>
      </w:r>
      <w:r w:rsidR="00353C04" w:rsidRPr="00353C04">
        <w:rPr>
          <w:noProof/>
        </w:rPr>
        <w:t>(Bertilsson and Tranvik 2000; Jorgenson et al. 1998)</w:t>
      </w:r>
      <w:r w:rsidR="00353C04">
        <w:fldChar w:fldCharType="end"/>
      </w:r>
      <w:r>
        <w:t>. The presence of opsins, extensively documented in both freshwater and marine heterotrophs, may also lead to cycles of diel gene expression in organisms</w:t>
      </w:r>
      <w:r w:rsidR="00353C04">
        <w:t xml:space="preserve"> </w:t>
      </w:r>
      <w:r w:rsidR="00F112C5">
        <w:t xml:space="preserve">predicted to be primarily heterotrophic </w:t>
      </w:r>
      <w:r w:rsidR="00353C04">
        <w:fldChar w:fldCharType="begin" w:fldLock="1"/>
      </w:r>
      <w:r w:rsidR="00353C04">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Pinhassi et al. 2016; Atamna-Ismaeel et al. 2008)","plainTextFormattedCitation":"(Pinhassi et al. 2016; Atamna-Ismaeel et al. 2008)","previouslyFormattedCitation":"(Pinhassi et al. 2016; Atamna-Ismaeel et al. 2008)"},"properties":{"noteIndex":0},"schema":"https://github.com/citation-style-language/schema/raw/master/csl-citation.json"}</w:instrText>
      </w:r>
      <w:r w:rsidR="00353C04">
        <w:fldChar w:fldCharType="separate"/>
      </w:r>
      <w:r w:rsidR="00353C04" w:rsidRPr="00353C04">
        <w:rPr>
          <w:noProof/>
        </w:rPr>
        <w:t>(Pinhassi et al. 2016; Atamna-Ismaeel et al. 2008)</w:t>
      </w:r>
      <w:r w:rsidR="00353C04">
        <w:fldChar w:fldCharType="end"/>
      </w:r>
      <w:r>
        <w:t xml:space="preserve">. </w:t>
      </w:r>
      <w:r w:rsidR="000F0EA6">
        <w:t xml:space="preserve">Even without opsins, some freshwater microbes such as Actinobacteria may sense light in order to optimally time uptake and catabolism of organic substrates </w:t>
      </w:r>
      <w:r w:rsidR="000F0EA6">
        <w:fldChar w:fldCharType="begin" w:fldLock="1"/>
      </w:r>
      <w:r w:rsidR="001D75BD">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0F0EA6">
        <w:fldChar w:fldCharType="separate"/>
      </w:r>
      <w:r w:rsidR="000F0EA6" w:rsidRPr="006E2C59">
        <w:rPr>
          <w:noProof/>
        </w:rPr>
        <w:t>(Maresca et al. 2019)</w:t>
      </w:r>
      <w:r w:rsidR="000F0EA6">
        <w:fldChar w:fldCharType="end"/>
      </w:r>
      <w:r w:rsidR="000F0EA6">
        <w:t xml:space="preserve">. </w:t>
      </w:r>
      <w:r>
        <w:t xml:space="preserve">Finally, </w:t>
      </w:r>
      <w:r w:rsidR="0036306A">
        <w:t>sunlight causes oxidative stress via UV irradiation and as a byproduct of photosynthesis</w:t>
      </w:r>
      <w:r w:rsidR="00353C04">
        <w:t xml:space="preserve"> </w:t>
      </w:r>
      <w:r w:rsidR="00353C04">
        <w:fldChar w:fldCharType="begin" w:fldLock="1"/>
      </w:r>
      <w:r w:rsidR="00353C04">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353C04">
        <w:fldChar w:fldCharType="separate"/>
      </w:r>
      <w:r w:rsidR="00353C04" w:rsidRPr="00353C04">
        <w:rPr>
          <w:noProof/>
        </w:rPr>
        <w:t>(Sommaruga et al. 1997)</w:t>
      </w:r>
      <w:r w:rsidR="00353C04">
        <w:fldChar w:fldCharType="end"/>
      </w:r>
      <w:r w:rsidR="0036306A">
        <w:t>. Heterotrophic organisms may modulate their gene expression to avoid this stress, therefore introducing diel trends into these organisms.</w:t>
      </w:r>
    </w:p>
    <w:p w14:paraId="6FCC3DEE" w14:textId="2ED92DE5" w:rsidR="00164393" w:rsidRDefault="00C15626">
      <w:pPr>
        <w:pStyle w:val="Normal1"/>
        <w:ind w:firstLine="720"/>
      </w:pPr>
      <w:r>
        <w:t xml:space="preserve">To identify both biotic and abiotic trends driving community-level diel gene expression, we sequenced metatranscriptomes from the epilimnia of three freshwater lakes representing oligotrophic, eutrophic, and dystrophic (humic) lake types. These metatranscriptomes form a 2-day time series for each lake, with </w:t>
      </w:r>
      <w:r w:rsidR="00E22B85">
        <w:t xml:space="preserve">samples </w:t>
      </w:r>
      <w:r>
        <w:t xml:space="preserve">collected </w:t>
      </w:r>
      <w:r w:rsidR="00E22B85">
        <w:t xml:space="preserve">every four hours. </w:t>
      </w:r>
      <w:r w:rsidR="001D75BD">
        <w:t xml:space="preserve">We additionally collected sequenced metagenomes and single amplifed genomes (SAGs) from each lake to produce highly specific references, allowing us to obtain higher quality annotation and classification information than through read-based annotations. </w:t>
      </w:r>
      <w:r w:rsidR="00B56E04">
        <w:t xml:space="preserve">We observed diel trends in both phototrophic and heterotrophic microbial community members and were able to propose both biotic and abiotic </w:t>
      </w:r>
      <w:r w:rsidR="00B56E04">
        <w:lastRenderedPageBreak/>
        <w:t>mechanisms for these trends based on gene expression. Because t</w:t>
      </w:r>
      <w:r w:rsidR="00E22B85">
        <w:t xml:space="preserve">his study is </w:t>
      </w:r>
      <w:r w:rsidR="00B56E04">
        <w:t xml:space="preserve">among </w:t>
      </w:r>
      <w:r w:rsidR="00E22B85">
        <w:t>the largest metatranscriptomic sequencing efforts to date</w:t>
      </w:r>
      <w:r w:rsidR="00B56E04">
        <w:t xml:space="preserve">, </w:t>
      </w:r>
      <w:r w:rsidR="00E22B85">
        <w:t xml:space="preserve">we discuss the </w:t>
      </w:r>
      <w:r w:rsidR="000F0EA6">
        <w:t xml:space="preserve">biological vs. technical </w:t>
      </w:r>
      <w:r w:rsidR="00E22B85">
        <w:t xml:space="preserve">variability observed in this dataset to </w:t>
      </w:r>
      <w:r w:rsidR="001D75BD">
        <w:t xml:space="preserve">add to our knowledge of variability in environmental metatranscriptomics and to </w:t>
      </w:r>
      <w:r w:rsidR="00E22B85">
        <w:t xml:space="preserve">inform the </w:t>
      </w:r>
      <w:r w:rsidR="001D75BD">
        <w:t>future</w:t>
      </w:r>
      <w:r w:rsidR="00E22B85">
        <w:t xml:space="preserve"> stud</w:t>
      </w:r>
      <w:r w:rsidR="001D75BD">
        <w:t xml:space="preserve">y designs </w:t>
      </w:r>
      <w:r w:rsidR="001D75BD">
        <w:fldChar w:fldCharType="begin" w:fldLock="1"/>
      </w:r>
      <w:r w:rsidR="001D75BD">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1D75BD">
        <w:fldChar w:fldCharType="separate"/>
      </w:r>
      <w:r w:rsidR="001D75BD" w:rsidRPr="001D75BD">
        <w:rPr>
          <w:noProof/>
        </w:rPr>
        <w:t>(Tsementzi et al. 2014)</w:t>
      </w:r>
      <w:r w:rsidR="001D75BD">
        <w:fldChar w:fldCharType="end"/>
      </w:r>
      <w:r w:rsidR="00E22B85">
        <w:t xml:space="preserve">. </w:t>
      </w:r>
      <w:r w:rsidR="00B56E04">
        <w:t>Although different taxa and genes were expressed in the three lakes studied, we found consistent diel trends in each</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t>Methods</w:t>
      </w:r>
    </w:p>
    <w:p w14:paraId="47751E17" w14:textId="77777777" w:rsidR="00164393" w:rsidRDefault="00E22B85">
      <w:pPr>
        <w:pStyle w:val="Heading3"/>
        <w:rPr>
          <w:color w:val="000000"/>
        </w:rPr>
      </w:pPr>
      <w:bookmarkStart w:id="4" w:name="_8alg5w71bqcy" w:colFirst="0" w:colLast="0"/>
      <w:bookmarkEnd w:id="4"/>
      <w:r>
        <w:rPr>
          <w:color w:val="000000"/>
        </w:rPr>
        <w:t>Study design and in situ measurements</w:t>
      </w:r>
    </w:p>
    <w:p w14:paraId="73102ED2" w14:textId="67216FB5" w:rsidR="00164393" w:rsidRDefault="00E22B85" w:rsidP="00592355">
      <w:pPr>
        <w:pStyle w:val="Normal1"/>
        <w:ind w:firstLine="720"/>
      </w:pPr>
      <w:r>
        <w:t xml:space="preserve">Three lakes in Wisconsin, USA, were chosen for this study based on their </w:t>
      </w:r>
      <w:r w:rsidR="00671E0F">
        <w:t xml:space="preserve">different characteristics and </w:t>
      </w:r>
      <w:r>
        <w:t>trophic status: oligotrophic (Sparkling Lake</w:t>
      </w:r>
      <w:r w:rsidR="009F5CE8">
        <w:t>, SL</w:t>
      </w:r>
      <w:r>
        <w:t>), eutrophic (Lake Mendota</w:t>
      </w:r>
      <w:r w:rsidR="009F5CE8">
        <w:t>, LM</w:t>
      </w:r>
      <w:r>
        <w:t>), and humic (Trout Bog</w:t>
      </w:r>
      <w:r w:rsidR="001910C3">
        <w:t xml:space="preserve"> Lake</w:t>
      </w:r>
      <w:r w:rsidR="009F5CE8">
        <w:t>, TB</w:t>
      </w:r>
      <w:r>
        <w:t>)</w:t>
      </w:r>
      <w:r w:rsidR="00592355">
        <w:t xml:space="preserve"> (Table 1)</w:t>
      </w:r>
      <w:r>
        <w:t>.</w:t>
      </w:r>
      <w:r>
        <w:rPr>
          <w:b/>
        </w:rPr>
        <w:t xml:space="preserve"> </w:t>
      </w:r>
      <w:r w:rsidR="009F5CE8">
        <w:t>LM</w:t>
      </w:r>
      <w:r>
        <w:t xml:space="preserve"> is located in Madison, WI, USA, while T</w:t>
      </w:r>
      <w:r w:rsidR="009F5CE8">
        <w:t>B</w:t>
      </w:r>
      <w:r>
        <w:t xml:space="preserve"> and S</w:t>
      </w:r>
      <w:r w:rsidR="009F5CE8">
        <w:t>L</w:t>
      </w:r>
      <w:r>
        <w:t xml:space="preserve"> are located in Boulder Junction, WI, USA, approximately </w:t>
      </w:r>
      <w:r w:rsidR="001D75BD">
        <w:t xml:space="preserve">350 km </w:t>
      </w:r>
      <w:r>
        <w:t xml:space="preserve">north of Madison. These lakes were chosen because they are core sites of the North Temperate Lakes - Long Term Ecological Research (NTL-LTER) program. They have a rich context of historical environmental data and automated sensor platforms were deployed at all three sites at the time of sampling. Previous studies of the resident microbial communities have also been performed in all three of these lakes, providing reference genomes specific to each </w:t>
      </w:r>
      <w:r w:rsidR="00671E0F">
        <w:t>of these lakes</w:t>
      </w:r>
      <w:r w:rsidR="004C5D10">
        <w:rPr>
          <w:color w:val="000000"/>
        </w:rPr>
        <w:t xml:space="preserve"> </w:t>
      </w:r>
      <w:r w:rsidR="004924E3">
        <w:rPr>
          <w:color w:val="000000"/>
        </w:rPr>
        <w:fldChar w:fldCharType="begin" w:fldLock="1"/>
      </w:r>
      <w:r w:rsidR="00CC679B">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Linz et al. 2018; Ghylin et al. 2014; Bendall et al. 2016)","plainTextFormattedCitation":"(Linz et al. 2018; Ghylin et al. 2014; Bendall et al. 2016)","previouslyFormattedCitation":"(Linz et al. 2018; Ghylin et al. 2014; Bendall et al. 2016)"},"properties":{"noteIndex":0},"schema":"https://github.com/citation-style-language/schema/raw/master/csl-citation.json"}</w:instrText>
      </w:r>
      <w:r w:rsidR="004924E3">
        <w:rPr>
          <w:color w:val="000000"/>
        </w:rPr>
        <w:fldChar w:fldCharType="separate"/>
      </w:r>
      <w:r w:rsidR="001D75BD" w:rsidRPr="001D75BD">
        <w:rPr>
          <w:noProof/>
          <w:color w:val="000000"/>
        </w:rPr>
        <w:t>(Linz et al. 2018; Ghylin et al. 2014; Bendall et al. 2016)</w:t>
      </w:r>
      <w:r w:rsidR="004924E3">
        <w:rPr>
          <w:color w:val="000000"/>
        </w:rPr>
        <w:fldChar w:fldCharType="end"/>
      </w:r>
      <w:r>
        <w:t xml:space="preserve">. </w:t>
      </w:r>
    </w:p>
    <w:p w14:paraId="4EE11FA8" w14:textId="1B5B4F6D" w:rsidR="00164393" w:rsidRDefault="003E7294">
      <w:pPr>
        <w:pStyle w:val="Normal1"/>
        <w:ind w:firstLine="720"/>
      </w:pPr>
      <w:r>
        <w:t xml:space="preserve">Hereafter, we provide brief summaries of our methods; full protocols are available in Supplemental Document </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sonde (Hydrolab DS5X, OTT Hydromet, Kempten, Germany) equipped with sensors for temperature, dissolved oxygen </w:t>
      </w:r>
      <w:r w:rsidR="00E22B85">
        <w:lastRenderedPageBreak/>
        <w:t xml:space="preserve">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16BCA6F5" w:rsidR="00164393" w:rsidRDefault="0033334B" w:rsidP="004566CC">
      <w:pPr>
        <w:pStyle w:val="Normal1"/>
        <w:ind w:firstLine="720"/>
      </w:pPr>
      <w:r>
        <w:t>A</w:t>
      </w:r>
      <w:r w:rsidR="00E22B85">
        <w:t xml:space="preserve">t each tim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of the respective lake</w:t>
      </w:r>
      <w:r w:rsidR="00E22B85">
        <w:t xml:space="preserve">. </w:t>
      </w:r>
      <w:r w:rsidR="003E7294">
        <w:t>To collect RNA, w</w:t>
      </w:r>
      <w:r w:rsidR="00E22B85">
        <w:t xml:space="preserve">ater from the integrated epilimnion sample was </w:t>
      </w:r>
      <w:r w:rsidR="00EF3B8C">
        <w:t xml:space="preserve">immediately </w:t>
      </w:r>
      <w:r w:rsidR="00E22B85">
        <w:t>pumped through 0.22</w:t>
      </w:r>
      <w:r w:rsidR="00592355">
        <w:t>-</w:t>
      </w:r>
      <w:r w:rsidR="00592355" w:rsidRPr="00592355">
        <w:rPr>
          <w:rFonts w:ascii="Symbol" w:hAnsi="Symbol"/>
        </w:rPr>
        <w:t></w:t>
      </w:r>
      <w:r w:rsidR="00592355">
        <w:t>m</w:t>
      </w:r>
      <w:r w:rsidR="00592355" w:rsidDel="00592355">
        <w:t xml:space="preserve"> </w:t>
      </w:r>
      <w:r w:rsidR="00E22B85">
        <w:t>polyethylene filters (Pall, Port Washington, NY, USA). Filters were immediately flash frozen in liquid nitrogen in the field</w:t>
      </w:r>
      <w:r w:rsidR="00F60A64">
        <w:t xml:space="preserve"> and stored at -80</w:t>
      </w:r>
      <w:r w:rsidR="00F60A64">
        <w:rPr>
          <w:vertAlign w:val="superscript"/>
        </w:rPr>
        <w:t>o</w:t>
      </w:r>
      <w:r w:rsidR="00F60A64">
        <w:t>C until extraction</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concentrations, 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1D75BD">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1D75BD" w:rsidRPr="004924E3">
        <w:rPr>
          <w:noProof/>
        </w:rPr>
        <w:t>(Chin-Leo and Kirchman 1988)</w:t>
      </w:r>
      <w:r w:rsidR="001D75BD">
        <w:fldChar w:fldCharType="end"/>
      </w:r>
      <w:r w:rsidR="00EF3B8C">
        <w:t xml:space="preserve">. </w:t>
      </w:r>
      <w:r w:rsidR="00E22B85">
        <w:t xml:space="preserve"> </w:t>
      </w:r>
    </w:p>
    <w:p w14:paraId="67FFF5CD" w14:textId="77777777" w:rsidR="00164393" w:rsidRDefault="00E22B85">
      <w:pPr>
        <w:pStyle w:val="Heading3"/>
        <w:rPr>
          <w:color w:val="000000"/>
        </w:rPr>
      </w:pPr>
      <w:bookmarkStart w:id="5" w:name="_em0pnlq4s3qx" w:colFirst="0" w:colLast="0"/>
      <w:bookmarkEnd w:id="5"/>
      <w:r>
        <w:rPr>
          <w:color w:val="000000"/>
        </w:rPr>
        <w:t>RNA extraction</w:t>
      </w:r>
    </w:p>
    <w:p w14:paraId="6185B2B4" w14:textId="35684EFC" w:rsidR="00164393" w:rsidRDefault="004566CC">
      <w:pPr>
        <w:pStyle w:val="Normal1"/>
        <w:ind w:firstLine="720"/>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 xml:space="preserve">(FastDNA Spin Kit for Soil, </w:t>
      </w:r>
      <w:r w:rsidR="00E22B85">
        <w:t>MP Biomedicals, Santa Ana, CA, USA)</w:t>
      </w:r>
      <w:r w:rsidR="00244FE5">
        <w:t xml:space="preserve"> with</w:t>
      </w:r>
      <w:r w:rsidR="00E22B85">
        <w:t xml:space="preserve"> TRIzol (Thermo-Fisher, Waltham, MA, USA). An internal standard - an </w:t>
      </w:r>
      <w:r w:rsidR="00E22B85">
        <w:rPr>
          <w:i/>
        </w:rPr>
        <w:t>in vitro</w:t>
      </w:r>
      <w:r w:rsidR="00E22B85">
        <w:t xml:space="preserve"> transcription of the cloning plasmid pFN18A </w:t>
      </w:r>
      <w:r w:rsidR="00244FE5">
        <w:t>was</w:t>
      </w:r>
      <w:r w:rsidR="00E22B85">
        <w:t xml:space="preserve"> added to samples after beadbeating</w:t>
      </w:r>
      <w:r w:rsidR="0011314F">
        <w:rPr>
          <w:color w:val="000000"/>
        </w:rPr>
        <w:t xml:space="preserve"> </w:t>
      </w:r>
      <w:r w:rsidR="0011314F">
        <w:rPr>
          <w:color w:val="000000"/>
        </w:rPr>
        <w:fldChar w:fldCharType="begin" w:fldLock="1"/>
      </w:r>
      <w:r w:rsidR="00D339AD">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11314F" w:rsidRPr="0011314F">
        <w:rPr>
          <w:noProof/>
          <w:color w:val="000000"/>
        </w:rPr>
        <w:t>(Satinsky et al. 2013)</w:t>
      </w:r>
      <w:r w:rsidR="0011314F">
        <w:rPr>
          <w:color w:val="000000"/>
        </w:rPr>
        <w:fldChar w:fldCharType="end"/>
      </w:r>
      <w:r w:rsidR="00E22B85">
        <w:t xml:space="preserve">. </w:t>
      </w:r>
      <w:r w:rsidR="003B00D7">
        <w:t>Phenol:c</w:t>
      </w:r>
      <w:r w:rsidR="00E22B85">
        <w:t>hloroform</w:t>
      </w:r>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244FE5">
        <w:t>cleared</w:t>
      </w:r>
      <w:r w:rsidR="00E22B85">
        <w:t xml:space="preserve"> using an RNeasy kit (QIAGEN, Hilden, Germany)</w:t>
      </w:r>
      <w:r w:rsidR="003B00D7">
        <w:t xml:space="preserve"> with</w:t>
      </w:r>
      <w:r w:rsidR="00E22B85">
        <w:t xml:space="preserve"> </w:t>
      </w:r>
      <w:r w:rsidR="003B00D7">
        <w:t>an on-column</w:t>
      </w:r>
      <w:r w:rsidR="00E22B85">
        <w:t xml:space="preserve"> DNAse digestion. </w:t>
      </w:r>
    </w:p>
    <w:p w14:paraId="61259F8C" w14:textId="77777777" w:rsidR="00164393" w:rsidRDefault="00E22B85">
      <w:pPr>
        <w:pStyle w:val="Heading3"/>
        <w:rPr>
          <w:color w:val="000000"/>
        </w:rPr>
      </w:pPr>
      <w:bookmarkStart w:id="6" w:name="_ju176pq6583a" w:colFirst="0" w:colLast="0"/>
      <w:bookmarkEnd w:id="6"/>
      <w:r>
        <w:rPr>
          <w:color w:val="000000"/>
        </w:rPr>
        <w:t>Additional lab-based measurements</w:t>
      </w:r>
    </w:p>
    <w:p w14:paraId="67E742B1" w14:textId="44290357" w:rsidR="00164393" w:rsidRDefault="00E22B85" w:rsidP="006B3E4F">
      <w:pPr>
        <w:pStyle w:val="Normal1"/>
      </w:pPr>
      <w:r>
        <w:tab/>
        <w:t xml:space="preserve">Chlorophyll was extracted </w:t>
      </w:r>
      <w:r w:rsidR="00244FE5">
        <w:t>from frozen filters using</w:t>
      </w:r>
      <w:r>
        <w:t xml:space="preserve"> methanol</w:t>
      </w:r>
      <w:r w:rsidR="00244FE5">
        <w:t xml:space="preserve">, and samples were acidified to measure phaeophytin. </w:t>
      </w:r>
      <w:r w:rsidR="00E55E5A">
        <w:t xml:space="preserve">Total and dissolved nitrogen and phosphorus were measured via </w:t>
      </w:r>
      <w:r w:rsidR="00E55E5A">
        <w:lastRenderedPageBreak/>
        <w:t xml:space="preserve">colormetric HPLC. </w:t>
      </w:r>
      <w:r>
        <w:t xml:space="preserve">DNA </w:t>
      </w:r>
      <w:r w:rsidR="00244FE5">
        <w:t>was extracted using</w:t>
      </w:r>
      <w:r>
        <w:t xml:space="preserve"> phenol</w:t>
      </w:r>
      <w:r w:rsidR="00244FE5">
        <w:t>:</w:t>
      </w:r>
      <w:r>
        <w:t xml:space="preserve">chloroform using the same lysis method as the RNA extraction protocol. </w:t>
      </w:r>
      <w:r w:rsidR="00346CDD">
        <w:t xml:space="preserve">Four </w:t>
      </w:r>
      <w:r>
        <w:t>additional DNA samples collected from Sparkling Lake in 2009 were extracted and sent for sequencing to serve as additional references for this lake.</w:t>
      </w:r>
    </w:p>
    <w:p w14:paraId="4634862E" w14:textId="77777777" w:rsidR="00DA6C13" w:rsidRPr="00DA6C13" w:rsidRDefault="00DA6C13" w:rsidP="00DA6C13">
      <w:pPr>
        <w:pStyle w:val="Normal1"/>
        <w:rPr>
          <w:i/>
        </w:rPr>
      </w:pPr>
      <w:r w:rsidRPr="00DA6C13">
        <w:rPr>
          <w:i/>
        </w:rPr>
        <w:t>Reference genomes</w:t>
      </w:r>
    </w:p>
    <w:p w14:paraId="7471F8F1" w14:textId="51A9AAAA" w:rsidR="00DA6C13" w:rsidRDefault="00DA6C13" w:rsidP="00DA6C13">
      <w:pPr>
        <w:ind w:firstLine="720"/>
      </w:pPr>
      <w:r>
        <w:t xml:space="preserve">Single amplified genomes were generated following the JGI’s standard protocol </w:t>
      </w:r>
      <w:r>
        <w:fldChar w:fldCharType="begin" w:fldLock="1"/>
      </w:r>
      <w:r>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Pr="00083715">
        <w:rPr>
          <w:noProof/>
        </w:rPr>
        <w:t>(Rinke et al. 2014)</w:t>
      </w:r>
      <w:r>
        <w:fldChar w:fldCharType="end"/>
      </w:r>
      <w:r>
        <w:t xml:space="preserve">. Briefly, individual cells were sorted using an Influx flow cytometer (BD Biosciences) and treated with Ready-Lyse lysozyme (Epicentre; 5U/μl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Pr="00083715">
        <w:rPr>
          <w:noProof/>
        </w:rPr>
        <w:t>(Woyke et al. 2011)</w:t>
      </w:r>
      <w:r>
        <w:fldChar w:fldCharType="end"/>
      </w:r>
      <w:r>
        <w:t>. Cells for SAG sequencing were chosen with a preference for Sparkling, the least well-represented lake in our pre-existing reference genome collection. An Illumina shotgun library was constructed from each single cell and sequenced on the Illumina NextSeq platform. Sequencing reads were filtered using BBTools and assembled into SAGs using SPAdes</w:t>
      </w:r>
      <w:r>
        <w:rPr>
          <w:color w:val="000000"/>
        </w:rPr>
        <w:t xml:space="preserve"> </w:t>
      </w:r>
      <w:r>
        <w:rPr>
          <w:color w:val="000000"/>
        </w:rPr>
        <w:fldChar w:fldCharType="begin" w:fldLock="1"/>
      </w:r>
      <w:r>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id":"ITEM-1","issued":{"date-parts":[["0"]]},"title":"Original Articles SPAdes: A New Genome Assembly Algorithm and Its Applications to Single-Cell Sequencing","type":"article-journal"},"uris":["http://www.mendeley.com/documents/?uuid=65fbabc4-4961-307f-82e1-73347165eafc"]}],"mendeley":{"formattedCitation":"(Bankevich et al. n.d.)","plainTextFormattedCitation":"(Bankevich et al. n.d.)","previouslyFormattedCitation":"(Bankevich et al. n.d.)"},"properties":{"noteIndex":0},"schema":"https://github.com/citation-style-language/schema/raw/master/csl-citation.json"}</w:instrText>
      </w:r>
      <w:r>
        <w:rPr>
          <w:color w:val="000000"/>
        </w:rPr>
        <w:fldChar w:fldCharType="separate"/>
      </w:r>
      <w:r w:rsidRPr="004137C0">
        <w:rPr>
          <w:noProof/>
          <w:color w:val="000000"/>
        </w:rPr>
        <w:t>(Bankevich et al. n.d.)</w:t>
      </w:r>
      <w:r>
        <w:rPr>
          <w:color w:val="000000"/>
        </w:rPr>
        <w:fldChar w:fldCharType="end"/>
      </w:r>
      <w:r>
        <w:t>. Unscreened SAGs were used as references to retain any unusual DNA sequences in the genome.</w:t>
      </w:r>
    </w:p>
    <w:p w14:paraId="75051C7D" w14:textId="3A19CCCB" w:rsidR="00DA6C13" w:rsidRDefault="00DA6C13" w:rsidP="00DA6C13">
      <w:pPr>
        <w:ind w:firstLine="720"/>
      </w:pPr>
      <w:r>
        <w:t>Assembled metagenomic contigs from this study, SAGs from this study, SAGs and MAGs from previous McMahon Lab time series sequencing on these lakes</w:t>
      </w:r>
      <w:r>
        <w:rPr>
          <w:color w:val="000000"/>
        </w:rPr>
        <w:t xml:space="preserve"> </w:t>
      </w:r>
      <w:r>
        <w:rPr>
          <w:color w:val="000000"/>
        </w:rPr>
        <w:fldChar w:fldCharType="begin" w:fldLock="1"/>
      </w:r>
      <w:r>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Linz et al. 2018; Ghylin et al. 2014; Garcia et al. 2018)","plainTextFormattedCitation":"(Linz et al. 2018; Ghylin et al. 2014; Garcia et al. 2018)","previouslyFormattedCitation":"(Linz et al. 2018; Ghylin et al. 2014; Garcia et al. 2018)"},"properties":{"noteIndex":0},"schema":"https://github.com/citation-style-language/schema/raw/master/csl-citation.json"}</w:instrText>
      </w:r>
      <w:r>
        <w:rPr>
          <w:color w:val="000000"/>
        </w:rPr>
        <w:fldChar w:fldCharType="separate"/>
      </w:r>
      <w:r w:rsidRPr="004137C0">
        <w:rPr>
          <w:noProof/>
          <w:color w:val="000000"/>
        </w:rPr>
        <w:t>(Linz et al. 2018; Ghylin et al. 2014; Garcia et al. 2018)</w:t>
      </w:r>
      <w:r>
        <w:rPr>
          <w:color w:val="000000"/>
        </w:rPr>
        <w:fldChar w:fldCharType="end"/>
      </w:r>
      <w:r>
        <w:t>, and 5 freshwater algal genomes from NCBI RefSeq</w:t>
      </w:r>
      <w:r>
        <w:rPr>
          <w:color w:val="000000"/>
        </w:rPr>
        <w:t xml:space="preserve"> </w:t>
      </w:r>
      <w:r>
        <w:rPr>
          <w:color w:val="000000"/>
        </w:rPr>
        <w:fldChar w:fldCharType="begin" w:fldLock="1"/>
      </w:r>
      <w:r>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Pr="004137C0">
        <w:rPr>
          <w:noProof/>
          <w:color w:val="000000"/>
        </w:rPr>
        <w:t>(Pruitt and Maglott 2001)</w:t>
      </w:r>
      <w:r>
        <w:rPr>
          <w:color w:val="000000"/>
        </w:rPr>
        <w:fldChar w:fldCharType="end"/>
      </w:r>
      <w:r>
        <w:t>, representing each available algal genus, were used to build a nonredundant, highly specific database for subsequent mapping of metatranscriptomic reads (</w:t>
      </w:r>
      <w:r w:rsidR="000C1647">
        <w:t xml:space="preserve">Table </w:t>
      </w:r>
      <w:commentRangeStart w:id="7"/>
      <w:r w:rsidR="000C1647">
        <w:t>S1</w:t>
      </w:r>
      <w:commentRangeEnd w:id="7"/>
      <w:r w:rsidR="00154E93">
        <w:rPr>
          <w:rStyle w:val="CommentReference"/>
        </w:rPr>
        <w:commentReference w:id="7"/>
      </w:r>
      <w:r>
        <w:t xml:space="preserve">). This approach provides better functional prediction </w:t>
      </w:r>
      <w:bookmarkStart w:id="8" w:name="_GoBack"/>
      <w:bookmarkEnd w:id="8"/>
      <w:r>
        <w:t xml:space="preserve">than annotating each individual read.  After formatting each type of </w:t>
      </w:r>
      <w:r>
        <w:lastRenderedPageBreak/>
        <w:t>genome or contig’s fastq and gff files, coding regions were extracted and clustered at 97% ID using CD-HIT</w:t>
      </w:r>
      <w:r>
        <w:rPr>
          <w:color w:val="000000"/>
        </w:rPr>
        <w:t xml:space="preserve"> </w:t>
      </w:r>
      <w:r>
        <w:rPr>
          <w:color w:val="000000"/>
        </w:rPr>
        <w:fldChar w:fldCharType="begin" w:fldLock="1"/>
      </w:r>
      <w:r>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Pr="004137C0">
        <w:rPr>
          <w:noProof/>
          <w:color w:val="000000"/>
        </w:rPr>
        <w:t>(Huang et al. 2010)</w:t>
      </w:r>
      <w:r>
        <w:rPr>
          <w:color w:val="000000"/>
        </w:rPr>
        <w:fldChar w:fldCharType="end"/>
      </w:r>
      <w:r>
        <w:t>.</w:t>
      </w:r>
    </w:p>
    <w:p w14:paraId="3ECF3CDD" w14:textId="249E5519" w:rsidR="00DA6C13" w:rsidRPr="00DA6C13" w:rsidRDefault="00DA6C13" w:rsidP="00DA6C13">
      <w:pPr>
        <w:pStyle w:val="Normal1"/>
        <w:ind w:firstLine="720"/>
      </w:pPr>
      <w:r>
        <w:t xml:space="preserve">Individual metagenome assemblies were binned using Metabat </w:t>
      </w:r>
      <w:r>
        <w:fldChar w:fldCharType="begin" w:fldLock="1"/>
      </w:r>
      <w:r>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fldChar w:fldCharType="separate"/>
      </w:r>
      <w:r w:rsidRPr="004137C0">
        <w:rPr>
          <w:noProof/>
        </w:rPr>
        <w:t>(Kang et al. 2015)</w:t>
      </w:r>
      <w:r>
        <w:fldChar w:fldCharType="end"/>
      </w:r>
      <w:r>
        <w:t xml:space="preserve"> and checked for completeness and contamination using CheckM</w:t>
      </w:r>
      <w:r>
        <w:rPr>
          <w:color w:val="000000"/>
        </w:rPr>
        <w:t xml:space="preserve"> </w:t>
      </w:r>
      <w:r>
        <w:rPr>
          <w:color w:val="000000"/>
        </w:rPr>
        <w:fldChar w:fldCharType="begin" w:fldLock="1"/>
      </w:r>
      <w:r>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Pr="004137C0">
        <w:rPr>
          <w:noProof/>
          <w:color w:val="000000"/>
        </w:rPr>
        <w:t>(Parks et al. 2015)</w:t>
      </w:r>
      <w:r>
        <w:rPr>
          <w:color w:val="000000"/>
        </w:rPr>
        <w:fldChar w:fldCharType="end"/>
      </w:r>
      <w:r>
        <w:t xml:space="preserve">. Bins and unbinned contigs from the metagenome assemblies were classified by taking the consensus taxonomy of the best hit in the Integrated Microbial Genomes database </w:t>
      </w:r>
      <w:r>
        <w:fldChar w:fldCharType="begin" w:fldLock="1"/>
      </w:r>
      <w:r>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Pr="004137C0">
        <w:rPr>
          <w:noProof/>
        </w:rPr>
        <w:t>(Markowitz et al. 2012)</w:t>
      </w:r>
      <w:r>
        <w:fldChar w:fldCharType="end"/>
      </w:r>
      <w:r>
        <w:t xml:space="preserve"> for each coding region on a contig/bin using in-house McMahon Lab </w:t>
      </w:r>
      <w:commentRangeStart w:id="9"/>
      <w:r>
        <w:t>scripts</w:t>
      </w:r>
      <w:commentRangeEnd w:id="9"/>
      <w:r>
        <w:rPr>
          <w:rStyle w:val="CommentReference"/>
        </w:rPr>
        <w:commentReference w:id="9"/>
      </w:r>
      <w:r>
        <w:t>.</w:t>
      </w:r>
    </w:p>
    <w:p w14:paraId="6FD20BC1" w14:textId="04C1AA6B" w:rsidR="00B112C6" w:rsidRPr="001D75BD" w:rsidRDefault="00DA6C13" w:rsidP="001D75BD">
      <w:pPr>
        <w:pStyle w:val="Heading3"/>
        <w:rPr>
          <w:color w:val="000000"/>
        </w:rPr>
      </w:pPr>
      <w:bookmarkStart w:id="10" w:name="_bmysu084743p" w:colFirst="0" w:colLast="0"/>
      <w:bookmarkEnd w:id="10"/>
      <w:r>
        <w:rPr>
          <w:color w:val="000000"/>
        </w:rPr>
        <w:t>Metatranscriptomics</w:t>
      </w:r>
      <w:r w:rsidR="00B112C6">
        <w:t xml:space="preserve"> </w:t>
      </w:r>
    </w:p>
    <w:p w14:paraId="635C55AA" w14:textId="4B6AA14D" w:rsidR="00164393" w:rsidRDefault="00E22B85" w:rsidP="00E20608">
      <w:pPr>
        <w:pStyle w:val="Normal1"/>
        <w:ind w:firstLine="720"/>
      </w:pPr>
      <w:r>
        <w:t xml:space="preserve">Three samples from each timepoint were sequenced by the Department of Energy Joint Genome Institute (JGI). </w:t>
      </w:r>
      <w:commentRangeStart w:id="11"/>
      <w:commentRangeStart w:id="12"/>
      <w:r>
        <w:t>Once received, ribosomal RNA was depleted from the RNA samples</w:t>
      </w:r>
      <w:r w:rsidR="003B00D7">
        <w:t>, and they were converted to cDNA</w:t>
      </w:r>
      <w:commentRangeEnd w:id="11"/>
      <w:r w:rsidR="00E20608">
        <w:rPr>
          <w:rStyle w:val="CommentReference"/>
        </w:rPr>
        <w:commentReference w:id="11"/>
      </w:r>
      <w:commentRangeEnd w:id="12"/>
      <w:r w:rsidR="00D209FC">
        <w:rPr>
          <w:rStyle w:val="CommentReference"/>
        </w:rPr>
        <w:commentReference w:id="12"/>
      </w:r>
      <w:r>
        <w:t xml:space="preserve">. </w:t>
      </w:r>
      <w:r w:rsidR="00E20608">
        <w:t>The resulting cDNA was</w:t>
      </w:r>
      <w:r>
        <w:t xml:space="preserve"> sequenced using Illumina HiSeq 2500-1TB (Illumina, San Diego, CA, USA). </w:t>
      </w:r>
      <w:commentRangeStart w:id="13"/>
      <w:r>
        <w:t xml:space="preserve">Metatranscriptomic reads were quality filtered by the JGI. </w:t>
      </w:r>
      <w:commentRangeEnd w:id="13"/>
      <w:r w:rsidR="00E20608">
        <w:rPr>
          <w:rStyle w:val="CommentReference"/>
        </w:rPr>
        <w:commentReference w:id="13"/>
      </w:r>
      <w:r w:rsidR="007C425D">
        <w:t>QC-filtered m</w:t>
      </w:r>
      <w:r>
        <w:t xml:space="preserve">etatranscriptomic reads were assembled </w:t>
      </w:r>
      <w:r w:rsidR="007C425D">
        <w:t xml:space="preserve">for each sample individually </w:t>
      </w:r>
      <w:r>
        <w:t>using Me</w:t>
      </w:r>
      <w:r w:rsidR="007C425D">
        <w:t>g</w:t>
      </w:r>
      <w:r>
        <w:t>aHit</w:t>
      </w:r>
      <w:r w:rsidR="007C425D">
        <w:t xml:space="preserve"> v1.0.6 with k-mer sizes 23, 43, 63, 83, 103, and 123 </w:t>
      </w:r>
      <w:r w:rsidR="007C425D">
        <w:fldChar w:fldCharType="begin" w:fldLock="1"/>
      </w:r>
      <w:r w:rsidR="00A71773">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7C425D">
        <w:fldChar w:fldCharType="separate"/>
      </w:r>
      <w:r w:rsidR="007C425D" w:rsidRPr="007C425D">
        <w:rPr>
          <w:noProof/>
        </w:rPr>
        <w:t>(Li et al. 2016)</w:t>
      </w:r>
      <w:r w:rsidR="007C425D">
        <w:fldChar w:fldCharType="end"/>
      </w:r>
      <w:r>
        <w:t xml:space="preserve">. DNA samples for metagenomics were also sequenced on an Illumina HiSeq platform. </w:t>
      </w:r>
    </w:p>
    <w:p w14:paraId="4D340945" w14:textId="1EABC046" w:rsidR="00DA6C13" w:rsidRDefault="00DA6C13" w:rsidP="00DA6C13">
      <w:pPr>
        <w:pStyle w:val="Normal1"/>
        <w:ind w:firstLine="720"/>
      </w:pPr>
      <w:r>
        <w:t>Ribosomal RNA reads were removed using SortMeRNA</w:t>
      </w:r>
      <w:r>
        <w:rPr>
          <w:color w:val="000000"/>
        </w:rPr>
        <w:t xml:space="preserve"> </w:t>
      </w:r>
      <w:r>
        <w:rPr>
          <w:color w:val="000000"/>
        </w:rPr>
        <w:fldChar w:fldCharType="begin" w:fldLock="1"/>
      </w:r>
      <w:r>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nd Touzet 2012)","plainTextFormattedCitation":"(Kopylova, Noé, and Touzet 2012)","previouslyFormattedCitation":"(Kopylova, Noé, and Touzet 2012)"},"properties":{"noteIndex":0},"schema":"https://github.com/citation-style-language/schema/raw/master/csl-citation.json"}</w:instrText>
      </w:r>
      <w:r>
        <w:rPr>
          <w:color w:val="000000"/>
        </w:rPr>
        <w:fldChar w:fldCharType="separate"/>
      </w:r>
      <w:r w:rsidRPr="004137C0">
        <w:rPr>
          <w:noProof/>
          <w:color w:val="000000"/>
        </w:rPr>
        <w:t>(Kopylova, Noé, and Touzet 2012)</w:t>
      </w:r>
      <w:r>
        <w:rPr>
          <w:color w:val="000000"/>
        </w:rPr>
        <w:fldChar w:fldCharType="end"/>
      </w:r>
      <w:r>
        <w:t>. Metatranscriptomic reads were mapped to this database with a 90% ID cutoff using BBMap and requiring at least 75% overlap with a gene feature. Mapped reads were tabulated using FeatureCounts</w:t>
      </w:r>
      <w:r>
        <w:rPr>
          <w:color w:val="000000"/>
        </w:rPr>
        <w:t xml:space="preserve"> </w:t>
      </w:r>
      <w:r>
        <w:rPr>
          <w:color w:val="000000"/>
        </w:rPr>
        <w:fldChar w:fldCharType="begin" w:fldLock="1"/>
      </w:r>
      <w:r>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nd Shi 2014)","plainTextFormattedCitation":"(Liao, Smyth, and Shi 2014)","previouslyFormattedCitation":"(Liao, Smyth, and Shi 2014)"},"properties":{"noteIndex":0},"schema":"https://github.com/citation-style-language/schema/raw/master/csl-citation.json"}</w:instrText>
      </w:r>
      <w:r>
        <w:rPr>
          <w:color w:val="000000"/>
        </w:rPr>
        <w:fldChar w:fldCharType="separate"/>
      </w:r>
      <w:r w:rsidRPr="004137C0">
        <w:rPr>
          <w:noProof/>
          <w:color w:val="000000"/>
        </w:rPr>
        <w:t>(Liao, Smyth, and Shi 2014)</w:t>
      </w:r>
      <w:r>
        <w:rPr>
          <w:color w:val="000000"/>
        </w:rPr>
        <w:fldChar w:fldCharType="end"/>
      </w:r>
      <w:r>
        <w:t xml:space="preserve">. </w:t>
      </w:r>
    </w:p>
    <w:p w14:paraId="13846E39" w14:textId="0618CCF3" w:rsidR="00DA6C13" w:rsidRDefault="00DA6C13" w:rsidP="00DA6C13">
      <w:pPr>
        <w:pStyle w:val="Normal1"/>
        <w:ind w:firstLine="720"/>
      </w:pPr>
      <w:r>
        <w:t xml:space="preserve">Addition of an internal RNA standard allowed for both normalization of expressed reads and assessment of extraction success. Samples with either too few counts of the internal standard (less than 50) or orders of magnitude higher expression of all genes after normalization when </w:t>
      </w:r>
      <w:r>
        <w:lastRenderedPageBreak/>
        <w:t>compared to replicates were discarded.  After these quality control measures, 32 samples remained from Sparkling, 30 from Mendota, and 21 from Trout Bog. Many samples from day two in the Trout Bog time series failed to meet to quality control standards.</w:t>
      </w:r>
    </w:p>
    <w:p w14:paraId="3FD792C6" w14:textId="64BCDB0C" w:rsidR="00164393" w:rsidRPr="00B112C6" w:rsidRDefault="00E22B85" w:rsidP="00B112C6">
      <w:pPr>
        <w:pStyle w:val="Heading3"/>
        <w:rPr>
          <w:color w:val="000000"/>
        </w:rPr>
      </w:pPr>
      <w:bookmarkStart w:id="14" w:name="_1k60gpsz1jbo" w:colFirst="0" w:colLast="0"/>
      <w:bookmarkStart w:id="15" w:name="_w0bizv9z0f9x" w:colFirst="0" w:colLast="0"/>
      <w:bookmarkEnd w:id="14"/>
      <w:bookmarkEnd w:id="15"/>
      <w:r>
        <w:rPr>
          <w:color w:val="000000"/>
        </w:rPr>
        <w:t>Statistics</w:t>
      </w:r>
      <w:r>
        <w:t xml:space="preserve"> </w:t>
      </w:r>
    </w:p>
    <w:p w14:paraId="06763408" w14:textId="0496BFD2" w:rsidR="000F0D32" w:rsidRDefault="0033334B" w:rsidP="00A92F06">
      <w:pPr>
        <w:pStyle w:val="Normal1"/>
      </w:pPr>
      <w:r>
        <w:tab/>
        <w:t>The statistical software R</w:t>
      </w:r>
      <w:r w:rsidR="00E22B85">
        <w:t xml:space="preserve"> was used for further analysis (R Core Team, 2018). To reduce noise in the dataset, the top 20,000 expressed genes in each lake were retained for further differential expression analysis. From this subset, marker genes for metabolic processes were selected and aggregated by pathway. The summed expression of each pathway/process was input into DESeq</w:t>
      </w:r>
      <w:r w:rsidR="008C0528">
        <w:t>2</w:t>
      </w:r>
      <w:r w:rsidR="00E22B85">
        <w:t xml:space="preserve"> to test differential expression</w:t>
      </w:r>
      <w:r w:rsidR="008C0528">
        <w:t xml:space="preserve"> </w:t>
      </w:r>
      <w:r w:rsidR="008C0528">
        <w:fldChar w:fldCharType="begin" w:fldLock="1"/>
      </w:r>
      <w:r w:rsidR="008C0528">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Anders, and Huber 2016)","plainTextFormattedCitation":"(Love, Anders, and Huber 2016)","previouslyFormattedCitation":"(Love, Anders, and Huber 2016)"},"properties":{"noteIndex":0},"schema":"https://github.com/citation-style-language/schema/raw/master/csl-citation.json"}</w:instrText>
      </w:r>
      <w:r w:rsidR="008C0528">
        <w:fldChar w:fldCharType="separate"/>
      </w:r>
      <w:r w:rsidR="008C0528" w:rsidRPr="008C0528">
        <w:rPr>
          <w:noProof/>
        </w:rPr>
        <w:t>(Love, Anders, and Huber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 (keeping in mind the inherent limitations and biases of metatranscriptomic</w:t>
      </w:r>
      <w:r w:rsidR="00A92F06">
        <w:t>s</w:t>
      </w:r>
      <w:r w:rsidR="00B112C6">
        <w:t xml:space="preserve"> </w:t>
      </w:r>
      <w:r w:rsidR="00A92F06">
        <w:t>from water collection through sequencing</w:t>
      </w:r>
      <w:r w:rsidR="00B112C6">
        <w:t>)</w:t>
      </w:r>
      <w:r w:rsidR="00CC679B">
        <w:t xml:space="preserve"> </w:t>
      </w:r>
      <w:r w:rsidR="00CC679B">
        <w:fldChar w:fldCharType="begin" w:fldLock="1"/>
      </w:r>
      <w:r w:rsidR="00E55E5A">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CC679B">
        <w:fldChar w:fldCharType="separate"/>
      </w:r>
      <w:r w:rsidR="00CC679B" w:rsidRPr="00CC679B">
        <w:rPr>
          <w:noProof/>
        </w:rPr>
        <w:t>(Tsementzi et al. 2014)</w:t>
      </w:r>
      <w:r w:rsidR="00CC679B">
        <w:fldChar w:fldCharType="end"/>
      </w:r>
      <w:r w:rsidR="00B112C6">
        <w:t>. In addition to</w:t>
      </w:r>
      <w:r w:rsidR="00E22B85">
        <w:t xml:space="preserve"> normalizing by the internal standard, samples were still normalized </w:t>
      </w:r>
      <w:r w:rsidR="00E55E5A">
        <w:t>using a negative binomial distribution using DESeq</w:t>
      </w:r>
      <w:r w:rsidR="008C0528">
        <w:t>2</w:t>
      </w:r>
      <w:r w:rsidR="00E55E5A">
        <w:t xml:space="preserve"> </w:t>
      </w:r>
      <w:r w:rsidR="00E22B85">
        <w:t>to control for compositional bias</w:t>
      </w:r>
      <w:r w:rsidR="00B112C6">
        <w:t xml:space="preserve"> before testing differential expression</w:t>
      </w:r>
      <w:r w:rsidR="00E55E5A">
        <w:t xml:space="preserve"> </w:t>
      </w:r>
      <w:r w:rsidR="00E55E5A">
        <w:fldChar w:fldCharType="begin" w:fldLock="1"/>
      </w:r>
      <w:r w:rsidR="00531650">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E55E5A" w:rsidRPr="00E55E5A">
        <w:rPr>
          <w:noProof/>
        </w:rPr>
        <w:t>(Anders and Huber 2010)</w:t>
      </w:r>
      <w:r w:rsidR="00E55E5A">
        <w:fldChar w:fldCharType="end"/>
      </w:r>
      <w:r w:rsidR="00E22B85">
        <w:t xml:space="preserve">. </w:t>
      </w:r>
      <w:r w:rsidR="00B112C6">
        <w:t xml:space="preserve">RAIN was used to detect cyclic trends in gene expression </w:t>
      </w:r>
      <w:r w:rsidR="00A71773">
        <w:fldChar w:fldCharType="begin" w:fldLock="1"/>
      </w:r>
      <w:r w:rsidR="003B1A0A">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A71773" w:rsidRPr="00A71773">
        <w:rPr>
          <w:noProof/>
        </w:rPr>
        <w:t>(Thaben and Westermark 2014)</w:t>
      </w:r>
      <w:r w:rsidR="00A71773">
        <w:fldChar w:fldCharType="end"/>
      </w:r>
      <w:r w:rsidR="00B112C6">
        <w:t>. Based on our PAR</w:t>
      </w:r>
      <w:r w:rsidR="000C1647">
        <w:t xml:space="preserve"> (photosynthetically active radiation)</w:t>
      </w:r>
      <w:r w:rsidR="00B112C6">
        <w:t xml:space="preserve"> measurements, d</w:t>
      </w:r>
      <w:r w:rsidR="00E22B85">
        <w:t>ay timepoints were considered to be 9AM, 1PM, and 5PM, while night timepoints were considered to be 9PM, 1AM, and 5AM. Results were plotted using the R packages ggplot2 (Wickham, 2009) and cowplot (Wilke, 2017).</w:t>
      </w:r>
      <w:r w:rsidR="00B112C6">
        <w:t xml:space="preserve"> </w:t>
      </w:r>
    </w:p>
    <w:p w14:paraId="4C267EFC" w14:textId="5121C45A" w:rsidR="00164393" w:rsidRDefault="00B112C6" w:rsidP="000F0D32">
      <w:pPr>
        <w:pStyle w:val="Normal1"/>
        <w:ind w:firstLine="720"/>
      </w:pPr>
      <w:r>
        <w:t xml:space="preserve">All code is available at </w:t>
      </w:r>
      <w:hyperlink r:id="rId9" w:history="1">
        <w:r w:rsidR="00617174" w:rsidRPr="00EE6BA2">
          <w:rPr>
            <w:rStyle w:val="Hyperlink"/>
          </w:rPr>
          <w:t>https://github.com/McMahonLab/geodes</w:t>
        </w:r>
      </w:hyperlink>
      <w:r w:rsidR="00617174">
        <w:t xml:space="preserve">. </w:t>
      </w:r>
      <w:r w:rsidR="000F0D32">
        <w:t>Data files are available at (</w:t>
      </w:r>
      <w:commentRangeStart w:id="16"/>
      <w:r w:rsidR="000F0D32">
        <w:t>OSF</w:t>
      </w:r>
      <w:commentRangeEnd w:id="16"/>
      <w:r w:rsidR="00617174">
        <w:rPr>
          <w:rStyle w:val="CommentReference"/>
        </w:rPr>
        <w:commentReference w:id="16"/>
      </w:r>
      <w:r w:rsidR="000F0D32">
        <w:t>?).</w:t>
      </w:r>
    </w:p>
    <w:p w14:paraId="7BE26734" w14:textId="77777777" w:rsidR="00164393" w:rsidRDefault="00E22B85">
      <w:pPr>
        <w:pStyle w:val="Heading2"/>
        <w:spacing w:after="200"/>
        <w:rPr>
          <w:rFonts w:ascii="Times New Roman" w:eastAsia="Times New Roman" w:hAnsi="Times New Roman" w:cs="Times New Roman"/>
        </w:rPr>
      </w:pPr>
      <w:bookmarkStart w:id="17" w:name="_8i6phqimfszc" w:colFirst="0" w:colLast="0"/>
      <w:bookmarkEnd w:id="17"/>
      <w:r>
        <w:rPr>
          <w:rFonts w:ascii="Times New Roman" w:eastAsia="Times New Roman" w:hAnsi="Times New Roman" w:cs="Times New Roman"/>
        </w:rPr>
        <w:lastRenderedPageBreak/>
        <w:t>Results</w:t>
      </w:r>
    </w:p>
    <w:p w14:paraId="379E380B" w14:textId="0EE55248" w:rsidR="00164393" w:rsidRDefault="00E22B85" w:rsidP="00FB080E">
      <w:pPr>
        <w:pStyle w:val="Heading3"/>
        <w:rPr>
          <w:color w:val="000000"/>
        </w:rPr>
      </w:pPr>
      <w:bookmarkStart w:id="18" w:name="_k28i5150uff6" w:colFirst="0" w:colLast="0"/>
      <w:bookmarkEnd w:id="18"/>
      <w:r>
        <w:rPr>
          <w:color w:val="000000"/>
        </w:rPr>
        <w:t xml:space="preserve">What genes </w:t>
      </w:r>
      <w:r w:rsidR="00FB080E">
        <w:rPr>
          <w:color w:val="000000"/>
        </w:rPr>
        <w:t xml:space="preserve">were </w:t>
      </w:r>
      <w:r>
        <w:rPr>
          <w:color w:val="000000"/>
        </w:rPr>
        <w:t>expressed?</w:t>
      </w:r>
    </w:p>
    <w:p w14:paraId="4BD8C51A" w14:textId="268878F3" w:rsidR="00164393" w:rsidRDefault="00E22B85">
      <w:pPr>
        <w:pStyle w:val="Normal1"/>
      </w:pPr>
      <w:r>
        <w:tab/>
        <w:t>As an initial comparison between our study sites, we first asked which genes were most expressed in each lake (</w:t>
      </w:r>
      <w:r w:rsidR="003F26B0">
        <w:t>Figure</w:t>
      </w:r>
      <w:r>
        <w:t xml:space="preserve"> </w:t>
      </w:r>
      <w:r w:rsidR="003F26B0">
        <w:t>S1</w:t>
      </w:r>
      <w:r>
        <w:t xml:space="preserve">). Photosynthesis related genes, particularly those relating to photosystem II P680, were highly expressed in all three lakes. Genes encoding </w:t>
      </w:r>
      <w:r w:rsidR="00E55E5A">
        <w:t>ribulose-1,5-bisphosphate carboxylase (</w:t>
      </w:r>
      <w:r>
        <w:t>RuBisCO</w:t>
      </w:r>
      <w:r w:rsidR="00E55E5A">
        <w:t>)</w:t>
      </w:r>
      <w:r>
        <w:t>, the key enzyme in carbon fixation via the Calvin-Benson-Bassham (</w:t>
      </w:r>
      <w:r w:rsidR="0033334B">
        <w:t>CBB) pathway, were among the most highly</w:t>
      </w:r>
      <w:r>
        <w:t xml:space="preserve"> expressed genes in Lake Mendota and Trout Bog. These genes were most frequently derived from </w:t>
      </w:r>
      <w:r>
        <w:rPr>
          <w:i/>
        </w:rPr>
        <w:t>Cyanobacteria.</w:t>
      </w:r>
      <w:r>
        <w:t xml:space="preserve"> </w:t>
      </w:r>
    </w:p>
    <w:p w14:paraId="560E5EBF" w14:textId="586298EB" w:rsidR="00164393" w:rsidRDefault="00E22B85">
      <w:pPr>
        <w:pStyle w:val="Normal1"/>
        <w:ind w:firstLine="720"/>
      </w:pPr>
      <w:r>
        <w:t xml:space="preserve">Because of the </w:t>
      </w:r>
      <w:r w:rsidR="00BF1A10">
        <w:t>high expressions</w:t>
      </w:r>
      <w:r>
        <w:t xml:space="preserve"> of</w:t>
      </w:r>
      <w:r w:rsidR="00BF1A10">
        <w:t xml:space="preserve"> genes</w:t>
      </w:r>
      <w:r>
        <w:t xml:space="preserve"> </w:t>
      </w:r>
      <w:r w:rsidR="00BF1A10">
        <w:t>related to phototrophy in</w:t>
      </w:r>
      <w:r w:rsidR="004B1026">
        <w:t xml:space="preserve"> </w:t>
      </w:r>
      <w:r>
        <w:t xml:space="preserve">all sites, we also </w:t>
      </w:r>
      <w:r w:rsidR="00BF1A10">
        <w:t xml:space="preserve">ran this analysis excluding genes associated with phototrophy </w:t>
      </w:r>
      <w:r>
        <w:t>(</w:t>
      </w:r>
      <w:r w:rsidR="003F26B0">
        <w:t>Figure S2</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 Lake Mendota were classified as belonging to </w:t>
      </w:r>
      <w:r w:rsidR="00BB1884">
        <w:t xml:space="preserve">the </w:t>
      </w:r>
      <w:r w:rsidR="00BB1884" w:rsidRPr="00BB1884">
        <w:rPr>
          <w:i/>
        </w:rPr>
        <w:t>Actinobacteria</w:t>
      </w:r>
      <w:r w:rsidR="00BB1884">
        <w:t xml:space="preserve"> </w:t>
      </w:r>
      <w:r>
        <w:t xml:space="preserve">acI, including a sugar transporter. In Trout Bog, </w:t>
      </w:r>
      <w:r>
        <w:rPr>
          <w:i/>
        </w:rPr>
        <w:t>Verrucomicrobia</w:t>
      </w:r>
      <w:r>
        <w:t xml:space="preserve"> and </w:t>
      </w:r>
      <w:r>
        <w:rPr>
          <w:i/>
        </w:rPr>
        <w:t>Armatimonadetes</w:t>
      </w:r>
      <w:r>
        <w:t xml:space="preserve"> </w:t>
      </w:r>
      <w:r w:rsidR="00E75421">
        <w:t xml:space="preserve">(formerly candidate phylum OP10) </w:t>
      </w:r>
      <w:r>
        <w:t xml:space="preserve">contributed some of the top expressed genes, while in Sparkling Lak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w:t>
      </w:r>
      <w:r w:rsidR="00B4780B">
        <w:t>, essential components of respiratory metabolisms,</w:t>
      </w:r>
      <w:r w:rsidR="00513B77">
        <w:t xml:space="preserve"> were highly expressed in all lakes, ranking in the top 10 in Trout Bog and Sparkling Lake, and in the top 25 in Mendota.</w:t>
      </w:r>
    </w:p>
    <w:p w14:paraId="0055993C" w14:textId="101D5DBB" w:rsidR="00164393" w:rsidRDefault="00FB080E" w:rsidP="00FB080E">
      <w:pPr>
        <w:pStyle w:val="Normal1"/>
        <w:rPr>
          <w:i/>
          <w:color w:val="000000"/>
        </w:rPr>
      </w:pPr>
      <w:commentRangeStart w:id="19"/>
      <w:commentRangeStart w:id="20"/>
      <w:ins w:id="21" w:author="Katherine McMahon" w:date="2019-02-03T23:41:00Z">
        <w:r>
          <w:rPr>
            <w:i/>
            <w:color w:val="000000"/>
          </w:rPr>
          <w:t>Which</w:t>
        </w:r>
        <w:commentRangeEnd w:id="19"/>
        <w:r>
          <w:rPr>
            <w:rStyle w:val="CommentReference"/>
          </w:rPr>
          <w:commentReference w:id="19"/>
        </w:r>
      </w:ins>
      <w:commentRangeEnd w:id="20"/>
      <w:r w:rsidR="00617174">
        <w:rPr>
          <w:rStyle w:val="CommentReference"/>
        </w:rPr>
        <w:commentReference w:id="20"/>
      </w:r>
      <w:ins w:id="22" w:author="Katherine McMahon" w:date="2019-02-03T23:41:00Z">
        <w:r>
          <w:rPr>
            <w:i/>
            <w:color w:val="000000"/>
          </w:rPr>
          <w:t xml:space="preserve"> </w:t>
        </w:r>
      </w:ins>
      <w:r>
        <w:rPr>
          <w:i/>
          <w:color w:val="000000"/>
        </w:rPr>
        <w:t xml:space="preserve">taxa were </w:t>
      </w:r>
      <w:r w:rsidR="00E22B85">
        <w:rPr>
          <w:i/>
          <w:color w:val="000000"/>
        </w:rPr>
        <w:t>express</w:t>
      </w:r>
      <w:r>
        <w:rPr>
          <w:i/>
          <w:color w:val="000000"/>
        </w:rPr>
        <w:t>ing genes</w:t>
      </w:r>
      <w:r w:rsidR="00E22B85">
        <w:rPr>
          <w:i/>
          <w:color w:val="000000"/>
        </w:rPr>
        <w:t>?</w:t>
      </w:r>
    </w:p>
    <w:p w14:paraId="6EE45016" w14:textId="28F1E832" w:rsidR="00164393" w:rsidRPr="00617174" w:rsidRDefault="00E22B85">
      <w:pPr>
        <w:pStyle w:val="Normal1"/>
      </w:pPr>
      <w:r>
        <w:tab/>
        <w:t xml:space="preserve">We next aggregated expressed genes by phylum-level classifications to compare the most expressed taxa to the most abundant taxa based on metagenomic data (Figure 1). The same reference database was used for mapping metatranscriptomic and metagenomic data, making such </w:t>
      </w:r>
      <w:r>
        <w:lastRenderedPageBreak/>
        <w:t xml:space="preserve">comparisons possible. No positive trend between expression and abundance was observed. </w:t>
      </w:r>
      <w:r>
        <w:rPr>
          <w:i/>
        </w:rPr>
        <w:t>Cyanobacteria</w:t>
      </w:r>
      <w:r>
        <w:t xml:space="preserve"> were highly expressed in all three lakes, while viruses were </w:t>
      </w:r>
      <w:r w:rsidR="00B37C85">
        <w:t xml:space="preserve">also </w:t>
      </w:r>
      <w:r>
        <w:t>present</w:t>
      </w:r>
      <w:r w:rsidR="00B37C85">
        <w:t xml:space="preserve">, but </w:t>
      </w:r>
      <w:r>
        <w:t xml:space="preserve">expressing at low levels in all sites. </w:t>
      </w:r>
      <w:r w:rsidR="00617174">
        <w:t xml:space="preserve">At the </w:t>
      </w:r>
      <w:r w:rsidR="008C0528">
        <w:t xml:space="preserve">clade </w:t>
      </w:r>
      <w:r w:rsidR="00617174">
        <w:t xml:space="preserve">level, members of </w:t>
      </w:r>
      <w:r w:rsidR="00617174">
        <w:rPr>
          <w:i/>
        </w:rPr>
        <w:t xml:space="preserve">Actinobacteria </w:t>
      </w:r>
      <w:r w:rsidR="00617174">
        <w:t xml:space="preserve">acI were both expressed and abundant, as was </w:t>
      </w:r>
      <w:r w:rsidR="00617174">
        <w:rPr>
          <w:i/>
        </w:rPr>
        <w:t xml:space="preserve">Bacteroidetes </w:t>
      </w:r>
      <w:r w:rsidR="00617174">
        <w:t xml:space="preserve">bacI-A in LM and SL. The </w:t>
      </w:r>
      <w:r w:rsidR="008C0528">
        <w:t>clade</w:t>
      </w:r>
      <w:r w:rsidR="00617174">
        <w:t xml:space="preserve"> acI-B was particularly abundant and expressed in TB, consistent with previous research identifying acI-B2 as a</w:t>
      </w:r>
      <w:r w:rsidR="008C0528">
        <w:t>n acidic</w:t>
      </w:r>
      <w:r w:rsidR="00617174">
        <w:t xml:space="preserve"> lake specialist </w:t>
      </w:r>
      <w:r w:rsidR="008C0528">
        <w:fldChar w:fldCharType="begin" w:fldLock="1"/>
      </w:r>
      <w:r w:rsidR="00B239CD">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8C0528">
        <w:fldChar w:fldCharType="separate"/>
      </w:r>
      <w:r w:rsidR="008C0528" w:rsidRPr="008C0528">
        <w:rPr>
          <w:noProof/>
        </w:rPr>
        <w:t>(Newton et al. 2007)</w:t>
      </w:r>
      <w:r w:rsidR="008C0528">
        <w:fldChar w:fldCharType="end"/>
      </w:r>
      <w:r w:rsidR="00617174">
        <w:t>.</w:t>
      </w:r>
    </w:p>
    <w:p w14:paraId="3D731C92" w14:textId="77777777" w:rsidR="00164393" w:rsidRDefault="00E22B85">
      <w:pPr>
        <w:pStyle w:val="Heading3"/>
      </w:pPr>
      <w:bookmarkStart w:id="23" w:name="_ruh70ktc9611" w:colFirst="0" w:colLast="0"/>
      <w:bookmarkStart w:id="24" w:name="_tkkq70ezf96n" w:colFirst="0" w:colLast="0"/>
      <w:bookmarkEnd w:id="23"/>
      <w:bookmarkEnd w:id="24"/>
      <w:r>
        <w:t>Assessing variability in freshwater metatranscriptomes</w:t>
      </w:r>
    </w:p>
    <w:p w14:paraId="041BE216" w14:textId="662E5CD2" w:rsidR="00164393" w:rsidRDefault="00E22B85">
      <w:pPr>
        <w:pStyle w:val="Normal1"/>
      </w:pPr>
      <w:r>
        <w:tab/>
        <w:t xml:space="preserve">One of the goals of this experiment was to determine the amount of variability in freshwater gene expression to inform future metatranscriptomic experiments. We used the coefficient of variation (CoV), 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points</w:t>
      </w:r>
      <w:r w:rsidR="00455EAC">
        <w:t xml:space="preserve"> (Figure S3)</w:t>
      </w:r>
      <w:r>
        <w:t>. Higher CoVs were observed across samples than within replicates. Still, the upper limit for CoV within replicates approached 200%.</w:t>
      </w:r>
    </w:p>
    <w:p w14:paraId="77CF2024" w14:textId="77777777" w:rsidR="00DE0782" w:rsidRDefault="00DE0782" w:rsidP="00DE0782">
      <w:pPr>
        <w:pStyle w:val="Heading3"/>
        <w:rPr>
          <w:color w:val="000000"/>
        </w:rPr>
      </w:pPr>
      <w:r>
        <w:t>Trends in environmental variables</w:t>
      </w:r>
    </w:p>
    <w:p w14:paraId="1BABCAA5" w14:textId="742405CD" w:rsidR="00DE0782" w:rsidRDefault="00DE0782">
      <w:pPr>
        <w:pStyle w:val="Normal1"/>
      </w:pPr>
      <w:r>
        <w:tab/>
        <w:t xml:space="preserve">We examined a suite of potentially relevant environmental variables to compare trends in these to those observed in gene expression, expecting that several of these trends would be diel. PAR data was used to classify timepoints as night or day (Figure S4). Parameters that reflect the boundaries between layers within the water column, such as dissolved oxygen, temperature, pH, and conductivity, were strongly diel in LM, but less so in SL and TB (Figure S5). Chlorophyll concentrations, often used as an indicator of primary production, were diel in TB, but not in the other two sites. Bacterial production, measured via </w:t>
      </w:r>
      <w:r w:rsidRPr="00C15172">
        <w:rPr>
          <w:vertAlign w:val="superscript"/>
        </w:rPr>
        <w:t>14</w:t>
      </w:r>
      <w:r>
        <w:t xml:space="preserve">C-leucine incorporation, showed dynamics </w:t>
      </w:r>
      <w:r>
        <w:lastRenderedPageBreak/>
        <w:t xml:space="preserve">over the two day time series in all three lakes, although the trends were not diel (Figure S6). No trends were observed in total and dissolved nitrogen or phosphorus concentrations. </w:t>
      </w:r>
    </w:p>
    <w:p w14:paraId="3CBD1FB0" w14:textId="77777777" w:rsidR="00164393" w:rsidRDefault="00E22B85">
      <w:pPr>
        <w:pStyle w:val="Heading3"/>
      </w:pPr>
      <w:bookmarkStart w:id="25" w:name="_l9dnag5f7d2j" w:colFirst="0" w:colLast="0"/>
      <w:bookmarkEnd w:id="25"/>
      <w:r>
        <w:t>Gene expression in day vs. night</w:t>
      </w:r>
    </w:p>
    <w:p w14:paraId="1E21C6D5" w14:textId="2ADF04E2" w:rsidR="00E91555" w:rsidRDefault="00E22B85" w:rsidP="00717862">
      <w:pPr>
        <w:pStyle w:val="Normal1"/>
      </w:pPr>
      <w:r>
        <w:tab/>
        <w:t>To test differential expression in day vs. night, we aggregated timepoints by day (9AM, 1PM, and 5PM) or night (9PM, 1AM, and 5AM). To reduce the number of comparisons performed, this analysis was performed on the top 20,000 most abundant</w:t>
      </w:r>
      <w:r w:rsidR="00717862">
        <w:t>ly expressed</w:t>
      </w:r>
      <w:r>
        <w:t xml:space="preserve"> genes in each lake. </w:t>
      </w:r>
      <w:r w:rsidR="00334E59">
        <w:t xml:space="preserve">We </w:t>
      </w:r>
      <w:r w:rsidR="009A16D4">
        <w:t xml:space="preserve">identified 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already pre-screened as having differential expression in day vs. night. </w:t>
      </w:r>
    </w:p>
    <w:p w14:paraId="3B777905" w14:textId="71258E17" w:rsidR="00164393" w:rsidRDefault="0033334B" w:rsidP="00717862">
      <w:pPr>
        <w:pStyle w:val="Normal1"/>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contained the highest numbers of cyclic genes in all lakes</w:t>
      </w:r>
      <w:r w:rsidR="00FA1D97">
        <w:t xml:space="preserve"> (Figure 2). </w:t>
      </w:r>
      <w:r w:rsidR="00E22B85">
        <w:t xml:space="preserve">In </w:t>
      </w:r>
      <w:r w:rsidR="00617174">
        <w:t>LM</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 xml:space="preserve">and </w:t>
      </w:r>
      <w:r w:rsidR="00617174">
        <w:t>SL</w:t>
      </w:r>
      <w:r w:rsidR="00FA1D97">
        <w:t xml:space="preserve"> (Table 4)</w:t>
      </w:r>
      <w:r w:rsidR="00F05FCF">
        <w:t xml:space="preserve"> was derived from a mix of </w:t>
      </w:r>
      <w:r w:rsidR="00F05FCF">
        <w:rPr>
          <w:i/>
        </w:rPr>
        <w:t xml:space="preserve">Cyanobacteria, Eukaryota, </w:t>
      </w:r>
      <w:r w:rsidR="00F05FCF">
        <w:t>and unclassified groups</w:t>
      </w:r>
      <w:r w:rsidR="00E22B85">
        <w:rPr>
          <w:i/>
        </w:rPr>
        <w:t>.</w:t>
      </w:r>
      <w:r w:rsidR="00F05FCF">
        <w:rPr>
          <w:i/>
        </w:rPr>
        <w:t xml:space="preserve"> </w:t>
      </w:r>
      <w:r w:rsidR="00F05FCF">
        <w:t xml:space="preserve">Expression of genes encoding the key carbon fixation enzyme RuBisCO was only significantly different in day vs. night in </w:t>
      </w:r>
      <w:r w:rsidR="00617174">
        <w:t>TB,</w:t>
      </w:r>
      <w:r w:rsidR="00F05FCF">
        <w:t xml:space="preserve"> where it was 7-fold higher during the day and </w:t>
      </w:r>
      <w:r w:rsidR="004D01B9">
        <w:t xml:space="preserve">the associated gene clusters were </w:t>
      </w:r>
      <w:r w:rsidR="00F05FCF">
        <w:t xml:space="preserve">largely </w:t>
      </w:r>
      <w:r w:rsidR="004D01B9">
        <w:t xml:space="preserve">taxonomically </w:t>
      </w:r>
      <w:r w:rsidR="00F05FCF">
        <w:t>unclassified.</w:t>
      </w:r>
    </w:p>
    <w:p w14:paraId="1D1B354C" w14:textId="2ED131D8" w:rsidR="00164393" w:rsidRPr="009A16D4" w:rsidRDefault="00E22B85" w:rsidP="00D14435">
      <w:pPr>
        <w:pStyle w:val="Normal1"/>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annotated as general sugar transporters, ribose transporters, and raffinose/stachyose/melibiose transporters</w:t>
      </w:r>
      <w:r>
        <w:t xml:space="preserve"> were </w:t>
      </w:r>
      <w:r w:rsidR="009A16D4">
        <w:t>significantly more expressed at night than during the day</w:t>
      </w:r>
      <w:r>
        <w:t xml:space="preserve"> in </w:t>
      </w:r>
      <w:r w:rsidR="00617174">
        <w:t>LM</w:t>
      </w:r>
      <w:r>
        <w:t xml:space="preserve"> (Figure 3).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particularly acI-B1 and ac</w:t>
      </w:r>
      <w:r w:rsidR="00D71B2C">
        <w:t>TH1-A1)</w:t>
      </w:r>
      <w:r w:rsidR="009A16D4">
        <w:rPr>
          <w:i/>
        </w:rPr>
        <w:t>, Cyanobacteria</w:t>
      </w:r>
      <w:r w:rsidR="00D71B2C">
        <w:rPr>
          <w:i/>
        </w:rPr>
        <w:t xml:space="preserve"> </w:t>
      </w:r>
      <w:r w:rsidR="00D71B2C">
        <w:t xml:space="preserve">(predominantly </w:t>
      </w:r>
      <w:r w:rsidR="00D71B2C">
        <w:rPr>
          <w:i/>
        </w:rPr>
        <w:t xml:space="preserve">Synechococcaceae </w:t>
      </w:r>
      <w:r w:rsidR="00D71B2C">
        <w:t xml:space="preserve">and </w:t>
      </w:r>
      <w:r w:rsidR="00D71B2C">
        <w:rPr>
          <w:i/>
        </w:rPr>
        <w:lastRenderedPageBreak/>
        <w:t>Microcystis</w:t>
      </w:r>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time expression. Ribose transporters and raffinose/stachyose/melibios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r w:rsidR="00E81C26">
        <w:t>particularly</w:t>
      </w:r>
      <w:r w:rsidR="00D71B2C">
        <w:t xml:space="preserve"> acI-B)</w:t>
      </w:r>
      <w:r w:rsidR="009A16D4">
        <w:rPr>
          <w:i/>
        </w:rPr>
        <w:t xml:space="preserve"> </w:t>
      </w:r>
      <w:r w:rsidR="009A16D4">
        <w:t xml:space="preserve">contributed the majority of expressed reads for all three types of sugar transporters, with </w:t>
      </w:r>
      <w:r w:rsidR="009A16D4">
        <w:rPr>
          <w:i/>
        </w:rPr>
        <w:t xml:space="preserve">Alphaproteobacteria </w:t>
      </w:r>
      <w:r w:rsidR="009A16D4">
        <w:t xml:space="preserve">identified in xylose and general sugar transport, and </w:t>
      </w:r>
      <w:r w:rsidR="009A16D4">
        <w:rPr>
          <w:i/>
        </w:rPr>
        <w:t xml:space="preserve">Cyanobacteria </w:t>
      </w:r>
      <w:r w:rsidR="009A16D4">
        <w:t xml:space="preserve">and </w:t>
      </w:r>
      <w:r w:rsidR="009A16D4">
        <w:rPr>
          <w:i/>
        </w:rPr>
        <w:t xml:space="preserve">Armatimonadetes </w:t>
      </w:r>
      <w:r w:rsidR="00E75421">
        <w:rPr>
          <w:iCs/>
        </w:rPr>
        <w:t xml:space="preserve">also </w:t>
      </w:r>
      <w:r w:rsidR="009A16D4">
        <w:t>contributing to general sugar transport. The only significant differentially expressed sugar transport group in S</w:t>
      </w:r>
      <w:r w:rsidR="00617174">
        <w:t>L</w:t>
      </w:r>
      <w:r w:rsidR="009A16D4">
        <w:t xml:space="preserve"> was raffinose/stachyose/melibiose transport</w:t>
      </w:r>
      <w:r w:rsidR="005B5B97">
        <w:t xml:space="preserve"> in </w:t>
      </w:r>
      <w:r w:rsidR="005B5B97">
        <w:rPr>
          <w:i/>
        </w:rPr>
        <w:t>Actinobacteria</w:t>
      </w:r>
      <w:r w:rsidR="00B8024B">
        <w:t xml:space="preserve">, although several other types were near the significance threshold. </w:t>
      </w:r>
    </w:p>
    <w:p w14:paraId="5A6D1FBE" w14:textId="5F2F2EE4" w:rsidR="007B696B" w:rsidRDefault="00E22B85" w:rsidP="003D0C18">
      <w:pPr>
        <w:pStyle w:val="Normal1"/>
      </w:pPr>
      <w:r>
        <w:tab/>
      </w:r>
      <w:r w:rsidR="00B8024B">
        <w:t xml:space="preserve">Reactive oxygen species (ROS) defense is a critical function for microbes during the day. As expected, genes related to ROS defense were significantly more expressed in day vs night in all three lakes, with roughly 15% of genes identified as cyclic in </w:t>
      </w:r>
      <w:r w:rsidR="00901984">
        <w:t>LM</w:t>
      </w:r>
      <w:r w:rsidR="00B8024B">
        <w:t xml:space="preserve"> and </w:t>
      </w:r>
      <w:r w:rsidR="00901984">
        <w:t>SL</w:t>
      </w:r>
      <w:r w:rsidR="00B8024B">
        <w:t xml:space="preserve">. Phyla expressing ROS defense-related genes in Mendota included </w:t>
      </w:r>
      <w:r w:rsidR="00B8024B">
        <w:rPr>
          <w:i/>
        </w:rPr>
        <w:t xml:space="preserve">Cyanobacteria, Deltaproteobacteria, Planctomycetes, Verrucomicrobia, Betaproteobacteria, Bacteroidetes, </w:t>
      </w:r>
      <w:r w:rsidR="00B8024B">
        <w:t xml:space="preserve">and </w:t>
      </w:r>
      <w:r w:rsidR="00B8024B">
        <w:rPr>
          <w:i/>
        </w:rPr>
        <w:t xml:space="preserve">Alphaproteobacteria. </w:t>
      </w:r>
      <w:r w:rsidR="00B8024B">
        <w:t>In T</w:t>
      </w:r>
      <w:r w:rsidR="00901984">
        <w:t>B</w:t>
      </w:r>
      <w:r w:rsidR="00B8024B">
        <w:t xml:space="preserve">, ROS defense-related reads were assigned to </w:t>
      </w:r>
      <w:r w:rsidR="00B8024B">
        <w:rPr>
          <w:i/>
        </w:rPr>
        <w:t xml:space="preserve">Actinobacteria, Alphaproteobacteria, Armatimonadetes, Bacteroidetes, Betaproteobacteria, Cyanobacteria, Eukaryota, Gammaproteobacteria, </w:t>
      </w:r>
      <w:r w:rsidR="00B8024B">
        <w:t xml:space="preserve">and </w:t>
      </w:r>
      <w:r w:rsidR="00B8024B">
        <w:rPr>
          <w:i/>
        </w:rPr>
        <w:t xml:space="preserve">Verrucomicrobia,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 xml:space="preserve">. Fewer major phyla were expressing ROS defense genes in Sparkling, where the majority were contributed by </w:t>
      </w:r>
      <w:r w:rsidR="00B8024B">
        <w:rPr>
          <w:i/>
        </w:rPr>
        <w:t xml:space="preserve">Betaproteobacteria, </w:t>
      </w:r>
      <w:r w:rsidR="00B8024B">
        <w:t xml:space="preserve">followed by </w:t>
      </w:r>
      <w:r w:rsidR="00B8024B">
        <w:rPr>
          <w:i/>
        </w:rPr>
        <w:t>Actinobacteria</w:t>
      </w:r>
      <w:r w:rsidR="0008750F">
        <w:rPr>
          <w:i/>
        </w:rPr>
        <w:t xml:space="preserve"> </w:t>
      </w:r>
      <w:r w:rsidR="0008750F">
        <w:t xml:space="preserve">and </w:t>
      </w:r>
      <w:r w:rsidR="0008750F">
        <w:rPr>
          <w:i/>
        </w:rPr>
        <w:t>Eukaryota</w:t>
      </w:r>
      <w:r w:rsidR="00B8024B">
        <w:rPr>
          <w:i/>
        </w:rPr>
        <w:t xml:space="preserve">, </w:t>
      </w:r>
      <w:r w:rsidR="00B8024B">
        <w:t>and a number of low</w:t>
      </w:r>
      <w:r w:rsidR="0008750F">
        <w:t>-expression phyla contributing up to half of the reads.</w:t>
      </w:r>
      <w:r w:rsidR="007B696B">
        <w:t xml:space="preserve"> </w:t>
      </w:r>
      <w:r w:rsidR="0008750F">
        <w:t xml:space="preserve">A greater proportion of reads were assigned to </w:t>
      </w:r>
      <w:r w:rsidR="0008750F">
        <w:rPr>
          <w:i/>
        </w:rPr>
        <w:t xml:space="preserve">Eukaryota </w:t>
      </w:r>
      <w:r w:rsidR="0008750F">
        <w:t>at night vs. day.</w:t>
      </w:r>
    </w:p>
    <w:p w14:paraId="37D85A7C" w14:textId="0CC1E825" w:rsidR="00164393" w:rsidRPr="00B8024B" w:rsidRDefault="007B696B" w:rsidP="004D28D5">
      <w:pPr>
        <w:pStyle w:val="Normal1"/>
      </w:pPr>
      <w:r>
        <w:rPr>
          <w:i/>
        </w:rPr>
        <w:lastRenderedPageBreak/>
        <w:tab/>
      </w:r>
      <w:r>
        <w:t xml:space="preserve">Several functional gene categories differed in significance between lakes beyond those already mentioned. Genes related to rhodopsins, classified as </w:t>
      </w:r>
      <w:r>
        <w:rPr>
          <w:i/>
        </w:rPr>
        <w:t>Actinobacteria</w:t>
      </w:r>
      <w:r w:rsidR="00D71B2C">
        <w:rPr>
          <w:i/>
        </w:rPr>
        <w:t xml:space="preserve"> </w:t>
      </w:r>
      <w:r w:rsidR="00D71B2C">
        <w:t>(largely acI-B1)</w:t>
      </w:r>
      <w:r>
        <w:rPr>
          <w:i/>
        </w:rPr>
        <w:t xml:space="preserve"> </w:t>
      </w:r>
      <w:r>
        <w:t xml:space="preserve">or </w:t>
      </w:r>
      <w:r>
        <w:rPr>
          <w:i/>
        </w:rPr>
        <w:t xml:space="preserve">Bacteroidetes, </w:t>
      </w:r>
      <w:r>
        <w:t xml:space="preserve">were significantly more expressed in day in </w:t>
      </w:r>
      <w:r w:rsidR="00901984">
        <w:t>LM,</w:t>
      </w:r>
      <w:r>
        <w:t xml:space="preserve"> as were genes related to proteases (</w:t>
      </w:r>
      <w:r>
        <w:rPr>
          <w:i/>
        </w:rPr>
        <w:t>Cyanobacteria, Betaproteobacteria</w:t>
      </w:r>
      <w:r>
        <w:t xml:space="preserve">, </w:t>
      </w:r>
      <w:r>
        <w:rPr>
          <w:i/>
        </w:rPr>
        <w:t xml:space="preserve">Gammaproteobacteria, Bacteroidetes, </w:t>
      </w:r>
      <w:r>
        <w:t xml:space="preserve">and </w:t>
      </w:r>
      <w:r>
        <w:rPr>
          <w:i/>
        </w:rPr>
        <w:t xml:space="preserve">Actinobacteria, </w:t>
      </w:r>
      <w:r>
        <w:t xml:space="preserve">with a higher proportion of </w:t>
      </w:r>
      <w:r>
        <w:rPr>
          <w:i/>
        </w:rPr>
        <w:t xml:space="preserve">Cyanobacteria </w:t>
      </w:r>
      <w:r>
        <w:t xml:space="preserve">in day). As previously discussed, </w:t>
      </w:r>
      <w:r w:rsidR="004D28D5">
        <w:t xml:space="preserve">genes associated with </w:t>
      </w:r>
      <w:r>
        <w:t xml:space="preserve">xylose transport and RuBisCO were significantly differentially expressed in </w:t>
      </w:r>
      <w:r w:rsidR="00901984">
        <w:t>TB</w:t>
      </w:r>
      <w:r>
        <w:t xml:space="preserve">. </w:t>
      </w:r>
      <w:r w:rsidR="004D28D5">
        <w:t>Amino acid transport genes were</w:t>
      </w:r>
      <w:r>
        <w:t xml:space="preserve"> more expressed at night in </w:t>
      </w:r>
      <w:r w:rsidR="00901984">
        <w:t>TB,</w:t>
      </w:r>
      <w:r>
        <w:t xml:space="preserve"> </w:t>
      </w:r>
      <w:r w:rsidR="004D28D5">
        <w:t>and these were classified</w:t>
      </w:r>
      <w:r w:rsidR="006740C0">
        <w:t xml:space="preserve"> </w:t>
      </w:r>
      <w:r w:rsidR="004D28D5">
        <w:t>as belonging to</w:t>
      </w:r>
      <w:r w:rsidR="006740C0">
        <w:t xml:space="preserve"> </w:t>
      </w:r>
      <w:r w:rsidR="006740C0">
        <w:rPr>
          <w:i/>
        </w:rPr>
        <w:t xml:space="preserve">Actinobacteria, Alphaproteobacteria, Armatimonadetes, </w:t>
      </w:r>
      <w:r w:rsidR="006740C0">
        <w:t xml:space="preserve">and </w:t>
      </w:r>
      <w:r w:rsidR="006740C0">
        <w:rPr>
          <w:i/>
        </w:rPr>
        <w:t>Betaproteobacteria</w:t>
      </w:r>
      <w:r w:rsidR="006740C0">
        <w:t xml:space="preserve">. </w:t>
      </w:r>
      <w:r>
        <w:t xml:space="preserve">Fewer functional groups were differentially expressed in </w:t>
      </w:r>
      <w:r w:rsidR="00901984">
        <w:t>SL</w:t>
      </w:r>
      <w:r>
        <w:t xml:space="preserve"> compared to the other two lakes, with no groups found to be significant only in </w:t>
      </w:r>
      <w:r w:rsidR="00901984">
        <w:t>SL.</w:t>
      </w:r>
      <w:r w:rsidR="00B8024B">
        <w:rPr>
          <w:i/>
        </w:rPr>
        <w:t xml:space="preserve"> </w:t>
      </w:r>
    </w:p>
    <w:p w14:paraId="02141188" w14:textId="77777777" w:rsidR="00164393" w:rsidRDefault="00E22B85">
      <w:pPr>
        <w:pStyle w:val="Heading2"/>
      </w:pPr>
      <w:bookmarkStart w:id="26" w:name="_i5otuibs9tt" w:colFirst="0" w:colLast="0"/>
      <w:bookmarkEnd w:id="26"/>
      <w:r>
        <w:t>Discussion</w:t>
      </w:r>
    </w:p>
    <w:p w14:paraId="12BE86CC" w14:textId="57B414F3" w:rsidR="00494965" w:rsidRDefault="00E22B85">
      <w:pPr>
        <w:pStyle w:val="Normal1"/>
      </w:pPr>
      <w:r>
        <w:tab/>
      </w:r>
      <w:r w:rsidR="0020291E">
        <w:t>In this study, we sought to identify</w:t>
      </w:r>
      <w:r>
        <w:t xml:space="preserve"> </w:t>
      </w:r>
      <w:r w:rsidR="00494965">
        <w:t>biotic and abiotic factors driving diel gene expression across multiple lake types</w:t>
      </w:r>
      <w:r>
        <w:t>.</w:t>
      </w:r>
      <w:r w:rsidR="00494965">
        <w:t xml:space="preserve"> Using metatranscriptomic time series, we were able to detect genes that were differentially expressed in day vs. night and </w:t>
      </w:r>
      <w:r w:rsidR="00BF3E0D">
        <w:t xml:space="preserve">identify those that </w:t>
      </w:r>
      <w:r w:rsidR="00494965">
        <w:t>showed cyclic trends in the time series. The functional annotations of those genes allow us to hypothesize which forces drive gene expression in freshwater microbial communities.</w:t>
      </w:r>
    </w:p>
    <w:p w14:paraId="56F130A6" w14:textId="62C3FAF6" w:rsidR="00164393" w:rsidRPr="00F722AC" w:rsidRDefault="00E22B85" w:rsidP="003D36F0">
      <w:pPr>
        <w:pStyle w:val="Normal1"/>
      </w:pPr>
      <w:r>
        <w:t xml:space="preserve"> </w:t>
      </w:r>
      <w:r w:rsidR="00494965">
        <w:tab/>
      </w:r>
      <w:r w:rsidR="00E941B2">
        <w:t>As t</w:t>
      </w:r>
      <w:r w:rsidR="00773822">
        <w:t xml:space="preserve">he balance of primary productivity and overall respiration rates is of great interest to limnologists seeking to create carbon budgets for freshwater lakes, we focused </w:t>
      </w:r>
      <w:r w:rsidR="00AC4FD0">
        <w:t xml:space="preserve">on these processes. </w:t>
      </w:r>
      <w:r w:rsidR="00971D76">
        <w:t>P</w:t>
      </w:r>
      <w:r w:rsidR="00494965">
        <w:t xml:space="preserve">revious work using </w:t>
      </w:r>
      <w:r w:rsidR="00AC4FD0">
        <w:t xml:space="preserve">high-frequency </w:t>
      </w:r>
      <w:r w:rsidR="00494965">
        <w:t xml:space="preserve">dissolved oxygen </w:t>
      </w:r>
      <w:r w:rsidR="00853073">
        <w:t xml:space="preserve">measurements </w:t>
      </w:r>
      <w:r w:rsidR="00494965">
        <w:t>has linked photosynthesis and respiration to diel cycles</w:t>
      </w:r>
      <w:r w:rsidR="00F722AC">
        <w:t xml:space="preserve"> </w:t>
      </w:r>
      <w:r w:rsidR="00F722AC">
        <w:fldChar w:fldCharType="begin" w:fldLock="1"/>
      </w:r>
      <w:r w:rsidR="008F17E2">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F722AC" w:rsidRPr="00F722AC">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more highly expressed in day and most often cyclic compared to other functional categories. </w:t>
      </w:r>
      <w:r w:rsidR="00971D76">
        <w:lastRenderedPageBreak/>
        <w:t>Genes related to o</w:t>
      </w:r>
      <w:r w:rsidR="00F722AC">
        <w:t xml:space="preserve">xygenic photosynthesis </w:t>
      </w:r>
      <w:r w:rsidR="00971D76">
        <w:t>in</w:t>
      </w:r>
      <w:r w:rsidR="00F722AC">
        <w:t xml:space="preserve"> </w:t>
      </w:r>
      <w:r w:rsidR="00F722AC">
        <w:rPr>
          <w:i/>
        </w:rPr>
        <w:t xml:space="preserve">Cyanobacteria </w:t>
      </w:r>
      <w:r w:rsidR="00F722AC">
        <w:t xml:space="preserve">or </w:t>
      </w:r>
      <w:r w:rsidR="005B6D11">
        <w:t>algae w</w:t>
      </w:r>
      <w:r w:rsidR="00971D76">
        <w:t>ere</w:t>
      </w:r>
      <w:r w:rsidR="005B6D11">
        <w:t xml:space="preserve"> </w:t>
      </w:r>
      <w:r w:rsidR="00971D76">
        <w:t>highly expressed</w:t>
      </w:r>
      <w:r w:rsidR="005B6D11">
        <w:t xml:space="preserve">, consistent with the </w:t>
      </w:r>
      <w:r w:rsidR="003D36F0">
        <w:t xml:space="preserve">oxygenated </w:t>
      </w:r>
      <w:r w:rsidR="005B6D11">
        <w:t xml:space="preserve">conditions in epilimnia. In ecosystem level analyses, photosynthesis and carbon fixation are often considered </w:t>
      </w:r>
      <w:r w:rsidR="00DE31D4">
        <w:t xml:space="preserve">to be </w:t>
      </w:r>
      <w:r w:rsidR="005B6D11">
        <w:t xml:space="preserve">linked </w:t>
      </w:r>
      <w:r w:rsidR="00F81E31">
        <w:t xml:space="preserve">as primary production. However, we only saw differential expression of </w:t>
      </w:r>
      <w:r w:rsidR="003C696B">
        <w:t xml:space="preserve">RuBisCO </w:t>
      </w:r>
      <w:r w:rsidR="00F81E31">
        <w:t xml:space="preserve">genes in </w:t>
      </w:r>
      <w:r w:rsidR="00971D76">
        <w:t>TB</w:t>
      </w:r>
      <w:r w:rsidR="00F81E31">
        <w:t xml:space="preserve">. Still, expression does not necessarily correlate to protein abundance or function </w:t>
      </w:r>
      <w:r w:rsidR="00B239CD">
        <w:fldChar w:fldCharType="begin" w:fldLock="1"/>
      </w:r>
      <w:r w:rsidR="00B239CD">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B239CD" w:rsidRPr="00B239CD">
        <w:rPr>
          <w:noProof/>
        </w:rPr>
        <w:t>(Moran et al. 2013)</w:t>
      </w:r>
      <w:r w:rsidR="00B239CD">
        <w:fldChar w:fldCharType="end"/>
      </w:r>
      <w:r w:rsidR="00F81E31">
        <w:t xml:space="preserve">, indicating only that transcriptional regulation of RuBisCO is not diel in </w:t>
      </w:r>
      <w:r w:rsidR="00971D76">
        <w:t>LM</w:t>
      </w:r>
      <w:r w:rsidR="00F81E31">
        <w:t xml:space="preserve"> or </w:t>
      </w:r>
      <w:r w:rsidR="00971D76">
        <w:t>SL.</w:t>
      </w:r>
      <w:r w:rsidR="005B6D11">
        <w:t xml:space="preserve"> </w:t>
      </w:r>
    </w:p>
    <w:p w14:paraId="7DE42A84" w14:textId="4E2F3701" w:rsidR="00164393" w:rsidRDefault="00E22B85" w:rsidP="006B53BD">
      <w:pPr>
        <w:pStyle w:val="Normal1"/>
      </w:pPr>
      <w:r>
        <w:tab/>
      </w:r>
      <w:r w:rsidR="00F83D26">
        <w:t>Respiration is a broader category that could encompass the degradation of many carbon substrates. To narrow down the possibl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586F61">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8F17E2" w:rsidRPr="008F17E2">
        <w:rPr>
          <w:noProof/>
          <w:color w:val="000000"/>
        </w:rPr>
        <w:t>(Ottesen et al. 2013)</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 xml:space="preserve">Phytoplankton are known to exude sugars </w:t>
      </w:r>
      <w:r w:rsidR="00B239CD">
        <w:fldChar w:fldCharType="begin" w:fldLock="1"/>
      </w:r>
      <w:r w:rsidR="00B239CD">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B239CD" w:rsidRPr="00B239CD">
        <w:rPr>
          <w:noProof/>
        </w:rPr>
        <w:t>(Maršálek and Rojíčková 1996)</w:t>
      </w:r>
      <w:r w:rsidR="00B239CD">
        <w:fldChar w:fldCharType="end"/>
      </w:r>
      <w:r w:rsidR="006B53BD">
        <w:t>,</w:t>
      </w:r>
      <w:r w:rsidR="0084749F">
        <w:t xml:space="preserve"> suggesting a </w:t>
      </w:r>
      <w:r w:rsidR="00B239CD">
        <w:t>potential</w:t>
      </w:r>
      <w:r w:rsidR="0084749F">
        <w:t xml:space="preserve"> linkage between phototrophs and heterotrophs mediated by such sugars.</w:t>
      </w:r>
    </w:p>
    <w:p w14:paraId="7CFA21EF" w14:textId="79F5AA64" w:rsidR="003F0E15" w:rsidRDefault="003F0E15" w:rsidP="006B53BD">
      <w:pPr>
        <w:pStyle w:val="Normal1"/>
      </w:pPr>
      <w:r>
        <w:tab/>
        <w:t>In this study, we included lakes representing eutrophic (LM), humic (TB), and oligotrophic (SL) trophic statuses. There were key differences in gene expression between these lakes, suggesting that microbial communities function differently under varying nutrient concentrations.</w:t>
      </w:r>
      <w:r w:rsidR="00216373">
        <w:t xml:space="preserve"> For example, genes related to amino acid transport were only differentially expressed in day vs. night in TB, while genes related to opsins were only differentially expressed in LM. Photosynthesis genes showed strong diel trends in all lakes, but the types of sugars that were differentially expressed in day vs. night differed by lake. In LM, these genes encode ribose, general sugar, and raffinose/stachyose/melibiose transport</w:t>
      </w:r>
      <w:r w:rsidR="001941DD">
        <w:t xml:space="preserve">, while TB, they encoded ribose, general sugar, and xylose transport. Among the sugar transporters, only genes encoding raffinose/stachyose/melibiose transport were significantly differentially expressed in SP, although others were near the threshold </w:t>
      </w:r>
      <w:r w:rsidR="001941DD">
        <w:lastRenderedPageBreak/>
        <w:t>for significance. Still, the commonalities between these three lakes in sugar transport and photosynthesis diel expression indicates a potentially generalizable trend in freshwater.</w:t>
      </w:r>
    </w:p>
    <w:p w14:paraId="3B23B043" w14:textId="4E3D8FEE" w:rsidR="00EF04EF" w:rsidRDefault="00EF04EF" w:rsidP="00BE11A9">
      <w:pPr>
        <w:pStyle w:val="Normal1"/>
      </w:pPr>
      <w:r>
        <w:tab/>
        <w:t xml:space="preserve">There are two non-exclusive hypotheses as to why we observed diel trends in genes encoding sugar transport. One is biotic in origin – if these sugars are indeed algal exudates, they may be produced during the day and released at night. Although the diel release of sugars from freshwater </w:t>
      </w:r>
      <w:r w:rsidR="003249BB">
        <w:t xml:space="preserve">phytoplankton </w:t>
      </w:r>
      <w:r>
        <w:t xml:space="preserve">has not been observed, day/night partitioning of photosynthesis and sugar </w:t>
      </w:r>
      <w:r w:rsidR="00B239CD">
        <w:t>metabolism</w:t>
      </w:r>
      <w:r>
        <w:t xml:space="preserve"> occurs </w:t>
      </w:r>
      <w:r w:rsidR="00B239CD">
        <w:t>in phytoplankton</w:t>
      </w:r>
      <w:r w:rsidR="006D09F3">
        <w:t xml:space="preserve"> </w:t>
      </w:r>
      <w:r w:rsidR="00B239CD">
        <w:fldChar w:fldCharType="begin" w:fldLock="1"/>
      </w:r>
      <w:r w:rsidR="00015021">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Welkie et al. 2018; Masuda et al. 2018)","plainTextFormattedCitation":"(Welkie et al. 2018; Masuda et al. 2018)","previouslyFormattedCitation":"(Welkie et al. 2018; Masuda et al. 2018)"},"properties":{"noteIndex":0},"schema":"https://github.com/citation-style-language/schema/raw/master/csl-citation.json"}</w:instrText>
      </w:r>
      <w:r w:rsidR="00B239CD">
        <w:fldChar w:fldCharType="separate"/>
      </w:r>
      <w:r w:rsidR="00B239CD" w:rsidRPr="00B239CD">
        <w:rPr>
          <w:noProof/>
        </w:rPr>
        <w:t>(Welkie et al. 2018; Masuda et al. 2018)</w:t>
      </w:r>
      <w:r w:rsidR="00B239CD">
        <w:fldChar w:fldCharType="end"/>
      </w:r>
      <w:r w:rsidR="00C339C0">
        <w:t>. This diel trend may extend beyond the single cell to community</w:t>
      </w:r>
      <w:r w:rsidR="003249BB">
        <w:t>-level</w:t>
      </w:r>
      <w:r w:rsidR="00C339C0">
        <w:t xml:space="preserve"> interactions. The other hypothesis is that sunlight-generated oxidative stress prevents many freshwater microbes from consuming sugar during the day, even if it is available. We observe</w:t>
      </w:r>
      <w:r w:rsidR="006D09F3">
        <w:t>d</w:t>
      </w:r>
      <w:r w:rsidR="00C339C0">
        <w:t xml:space="preserve"> differential expression in genes related to reactive oxygen species defense such as catalases and peroxidases, with higher expression observed during the day in all three lakes. </w:t>
      </w:r>
      <w:r w:rsidR="001816C2">
        <w:t xml:space="preserve">Although sunlight can cause </w:t>
      </w:r>
      <w:r w:rsidR="00BE11A9">
        <w:t xml:space="preserve">DOM </w:t>
      </w:r>
      <w:r w:rsidR="001816C2">
        <w:t>degradation, we did not observe differential expression of genes encoding transporters for typical photodegradation products, such as glycolate or carboxylic acids.</w:t>
      </w:r>
    </w:p>
    <w:p w14:paraId="76847ED2" w14:textId="49AF5A4D" w:rsidR="00164393" w:rsidRDefault="006D09F3">
      <w:pPr>
        <w:pStyle w:val="Normal1"/>
        <w:ind w:firstLine="720"/>
      </w:pPr>
      <w:r>
        <w:t xml:space="preserve">There is evidence from marine microbial communities suggesting that carbon released by phototrophic community members influences heterotrophic community composition in a way that improves phototroph fitness. </w:t>
      </w:r>
      <w:r w:rsidR="00E22B85">
        <w:t xml:space="preserve">The marine phototroph </w:t>
      </w:r>
      <w:r w:rsidR="00E22B85">
        <w:rPr>
          <w:i/>
        </w:rPr>
        <w:t xml:space="preserve">Prochlorococcus </w:t>
      </w:r>
      <w:r w:rsidR="00E22B85">
        <w:t>likely exudates carbon to maintain redox</w:t>
      </w:r>
      <w:r w:rsidR="00BE11A9">
        <w:t xml:space="preserve"> balance</w:t>
      </w:r>
      <w:r w:rsidR="00E22B85">
        <w:t>, as it generates more reducing power</w:t>
      </w:r>
      <w:r w:rsidR="00BE11A9">
        <w:t xml:space="preserve"> via photosynthesis</w:t>
      </w:r>
      <w:r w:rsidR="00E22B85">
        <w:t xml:space="preserve"> than it can use</w:t>
      </w:r>
      <w:r w:rsidR="00586F61">
        <w:rPr>
          <w:color w:val="000000"/>
        </w:rPr>
        <w:t xml:space="preserve"> </w:t>
      </w:r>
      <w:r w:rsidR="00586F61">
        <w:rPr>
          <w:color w:val="000000"/>
        </w:rPr>
        <w:fldChar w:fldCharType="begin" w:fldLock="1"/>
      </w:r>
      <w:r w:rsidR="006E2C59">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586F61">
        <w:rPr>
          <w:color w:val="000000"/>
        </w:rPr>
        <w:fldChar w:fldCharType="separate"/>
      </w:r>
      <w:r w:rsidR="007B1D8E" w:rsidRPr="007B1D8E">
        <w:rPr>
          <w:noProof/>
          <w:color w:val="000000"/>
        </w:rPr>
        <w:t>(Bertilsson et al. 2005)</w:t>
      </w:r>
      <w:r w:rsidR="00586F61">
        <w:rPr>
          <w:color w:val="000000"/>
        </w:rPr>
        <w:fldChar w:fldCharType="end"/>
      </w:r>
      <w:r w:rsidR="00E22B85">
        <w:t>. However, a frequently observed adaptation to excess reducing power is to downregulate photosynthesis electron flux</w:t>
      </w:r>
      <w:r w:rsidR="00440E88">
        <w:t>;</w:t>
      </w:r>
      <w:r w:rsidR="00E22B85">
        <w:t xml:space="preserve"> </w:t>
      </w:r>
      <w:r w:rsidR="00440E88">
        <w:t>this</w:t>
      </w:r>
      <w:r w:rsidR="00E22B85">
        <w:t xml:space="preserve"> is not observed in </w:t>
      </w:r>
      <w:r w:rsidR="00E22B85">
        <w:rPr>
          <w:i/>
        </w:rPr>
        <w:t>Prochlorococcus</w:t>
      </w:r>
      <w:r w:rsidR="00440E88">
        <w:rPr>
          <w:i/>
        </w:rPr>
        <w:t xml:space="preserve"> </w:t>
      </w:r>
      <w:r w:rsidR="00440E88">
        <w:t xml:space="preserve">and suggests alternative reasons for its release of carbon </w:t>
      </w:r>
      <w:r w:rsidR="00440E88">
        <w:fldChar w:fldCharType="begin" w:fldLock="1"/>
      </w:r>
      <w:r w:rsidR="00440E8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440E88">
        <w:fldChar w:fldCharType="separate"/>
      </w:r>
      <w:r w:rsidR="00440E88" w:rsidRPr="00440E88">
        <w:rPr>
          <w:noProof/>
        </w:rPr>
        <w:t>(Braakman, Follows, and Chisholm 2017)</w:t>
      </w:r>
      <w:r w:rsidR="00440E88">
        <w:fldChar w:fldCharType="end"/>
      </w:r>
      <w:r w:rsidR="00E22B85">
        <w:rPr>
          <w:i/>
        </w:rPr>
        <w:t xml:space="preserve">. </w:t>
      </w:r>
      <w:r w:rsidR="0020291E">
        <w:t xml:space="preserve">In marine communities, </w:t>
      </w:r>
      <w:r w:rsidR="00E22B85">
        <w:t xml:space="preserve">heterotrophic </w:t>
      </w:r>
      <w:r w:rsidR="0020291E">
        <w:t>bacterioplankton are</w:t>
      </w:r>
      <w:r w:rsidR="00E22B85">
        <w:t xml:space="preserve"> highly dependent upon these </w:t>
      </w:r>
      <w:r w:rsidR="00E22B85">
        <w:rPr>
          <w:i/>
        </w:rPr>
        <w:t xml:space="preserve">Prochlorococcus </w:t>
      </w:r>
      <w:r w:rsidR="00E22B85">
        <w:t xml:space="preserve">exudates and likely perform a </w:t>
      </w:r>
      <w:r w:rsidR="00DD2616">
        <w:t xml:space="preserve">critical </w:t>
      </w:r>
      <w:r w:rsidR="00E22B85">
        <w:t>community function in return</w:t>
      </w:r>
      <w:r w:rsidR="0020291E">
        <w:t xml:space="preserve">, such as the detoxification of </w:t>
      </w:r>
      <w:r w:rsidR="0020291E">
        <w:lastRenderedPageBreak/>
        <w:t>hydrogen peroxide or free radicals.</w:t>
      </w:r>
      <w:r w:rsidR="00440E88">
        <w:t xml:space="preserve"> Again using </w:t>
      </w:r>
      <w:r w:rsidR="00440E88">
        <w:rPr>
          <w:i/>
        </w:rPr>
        <w:t xml:space="preserve">Prochlorococcus </w:t>
      </w:r>
      <w:r w:rsidR="00440E88">
        <w:t xml:space="preserve">as an example, this phototroph has lost its genes for reactive oxygen species defense and depends on the heterotrophic community for this function </w:t>
      </w:r>
      <w:r w:rsidR="00440E88">
        <w:fldChar w:fldCharType="begin" w:fldLock="1"/>
      </w:r>
      <w:r w:rsidR="00440E88">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et al. 2018; Morris et al. 2016)","plainTextFormattedCitation":"(Ma et al. 2018; Morris et al. 2016)","previouslyFormattedCitation":"(Ma et al. 2018; Morris et al. 2016)"},"properties":{"noteIndex":0},"schema":"https://github.com/citation-style-language/schema/raw/master/csl-citation.json"}</w:instrText>
      </w:r>
      <w:r w:rsidR="00440E88">
        <w:fldChar w:fldCharType="separate"/>
      </w:r>
      <w:r w:rsidR="00440E88" w:rsidRPr="00440E88">
        <w:rPr>
          <w:noProof/>
        </w:rPr>
        <w:t>(Ma et al. 2018; Morris et al. 2016)</w:t>
      </w:r>
      <w:r w:rsidR="00440E88">
        <w:fldChar w:fldCharType="end"/>
      </w:r>
      <w:r w:rsidR="00440E88">
        <w:t>.</w:t>
      </w:r>
      <w:r w:rsidR="00E22B85">
        <w:t xml:space="preserve"> In coral reefs, algal exudates can dramatically shift bacterial community composition, potentially providing algae with a competitive advantage over coral by selecting for coral pathogens in the heterotrophic community</w:t>
      </w:r>
      <w:r w:rsidR="00440E88">
        <w:rPr>
          <w:color w:val="000000"/>
        </w:rPr>
        <w:t xml:space="preserve"> </w:t>
      </w:r>
      <w:r w:rsidR="00440E88">
        <w:rPr>
          <w:color w:val="000000"/>
        </w:rPr>
        <w:fldChar w:fldCharType="begin" w:fldLock="1"/>
      </w:r>
      <w:r w:rsidR="007B1D8E">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440E88">
        <w:rPr>
          <w:color w:val="000000"/>
        </w:rPr>
        <w:fldChar w:fldCharType="separate"/>
      </w:r>
      <w:r w:rsidR="00440E88" w:rsidRPr="00440E88">
        <w:rPr>
          <w:noProof/>
          <w:color w:val="000000"/>
        </w:rPr>
        <w:t>(Nelson et al. 2013)</w:t>
      </w:r>
      <w:r w:rsidR="00440E88">
        <w:rPr>
          <w:color w:val="000000"/>
        </w:rPr>
        <w:fldChar w:fldCharType="end"/>
      </w:r>
      <w:r w:rsidR="00E22B85">
        <w:t xml:space="preserve">. </w:t>
      </w:r>
    </w:p>
    <w:p w14:paraId="2B083601" w14:textId="08D37B22" w:rsidR="00EF04EF" w:rsidRDefault="0020291E" w:rsidP="0082345C">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y for their own benefit. Perhaps heterotrophs produce compounds that are beneficial for phototrophs, such as peroxidases or catalases, vitamins, antimicrobial peptides and antibiotics, or inorganic nutrients (</w:t>
      </w:r>
      <w:r w:rsidR="00901984">
        <w:t>genes relate these functions</w:t>
      </w:r>
      <w:r w:rsidR="00E22B85">
        <w:t xml:space="preserve"> were expressed in our metatranscriptomic dataset). </w:t>
      </w:r>
      <w:r>
        <w:t xml:space="preserve">The origin of metabolic exchanges that lead to co-dependencies has been postulated to be an important driver of evolution in aquatic communities (The so-called “Black Queen Hypothesis” </w:t>
      </w:r>
      <w:r w:rsidR="008C0528">
        <w:fldChar w:fldCharType="begin" w:fldLock="1"/>
      </w:r>
      <w:r w:rsidR="008C0528">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Lenski, and Zinser 2012)","plainTextFormattedCitation":"(Morris, Lenski, and Zinser 2012)","previouslyFormattedCitation":"(Morris, Lenski, and Zinser 2012)"},"properties":{"noteIndex":0},"schema":"https://github.com/citation-style-language/schema/raw/master/csl-citation.json"}</w:instrText>
      </w:r>
      <w:r w:rsidR="008C0528">
        <w:fldChar w:fldCharType="separate"/>
      </w:r>
      <w:r w:rsidR="008C0528" w:rsidRPr="008C0528">
        <w:rPr>
          <w:noProof/>
        </w:rPr>
        <w:t>(Morris, Lenski, and Zinser 2012)</w:t>
      </w:r>
      <w:r w:rsidR="008C0528">
        <w:fldChar w:fldCharType="end"/>
      </w:r>
      <w:r>
        <w:t xml:space="preserve">. 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8C052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3B1A0A">
        <w:fldChar w:fldCharType="separate"/>
      </w:r>
      <w:r w:rsidR="003B1A0A" w:rsidRPr="003B1A0A">
        <w:rPr>
          <w:noProof/>
        </w:rPr>
        <w:t>(Braakman, Follows, and Chisholm 2017)</w:t>
      </w:r>
      <w:r w:rsidR="003B1A0A">
        <w:fldChar w:fldCharType="end"/>
      </w:r>
      <w:r w:rsidR="00E22B85">
        <w:t xml:space="preserve">. However, further experimentation is needed to confirm these hypotheses. </w:t>
      </w:r>
    </w:p>
    <w:p w14:paraId="47F9BA6D" w14:textId="715EFAC7" w:rsidR="00C17931" w:rsidRDefault="0020291E" w:rsidP="00C17931">
      <w:pPr>
        <w:pStyle w:val="Normal1"/>
        <w:ind w:firstLine="720"/>
      </w:pPr>
      <w:r>
        <w:t>Here</w:t>
      </w:r>
      <w:r w:rsidR="009852CB">
        <w:t>,</w:t>
      </w:r>
      <w:r>
        <w:t xml:space="preserve"> we present a comparative metatranscriptomic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that may be driving community-level diel trends in freshwater. Whether all of these microbes are responding to the same </w:t>
      </w:r>
      <w:r w:rsidR="004A597F">
        <w:t xml:space="preserve">day-night </w:t>
      </w:r>
      <w:r w:rsidR="001816C2">
        <w:t xml:space="preserve">stimulus or whether community interactions drive these diel trends remains to be </w:t>
      </w:r>
      <w:r w:rsidR="006C502D">
        <w:t>determined</w:t>
      </w:r>
      <w:r w:rsidR="001816C2">
        <w:t xml:space="preserve">. We also provide lists of the most expressed genes and phyla, as </w:t>
      </w:r>
      <w:r w:rsidR="001816C2">
        <w:lastRenderedPageBreak/>
        <w:t xml:space="preserve">well as an assessment of the variability observed in our dataset, to guide future metatranscriptomic studies. All data and code </w:t>
      </w:r>
      <w:r w:rsidR="00D17433">
        <w:t>are</w:t>
      </w:r>
      <w:r w:rsidR="001816C2">
        <w:t xml:space="preserve"> publicly available at </w:t>
      </w:r>
      <w:hyperlink r:id="rId10" w:history="1">
        <w:r w:rsidR="00901984" w:rsidRPr="00EE6BA2">
          <w:rPr>
            <w:rStyle w:val="Hyperlink"/>
          </w:rPr>
          <w:t>https://github.com/McMahonLab/geodes</w:t>
        </w:r>
      </w:hyperlink>
      <w:r w:rsidR="00901984">
        <w:t xml:space="preserve">. </w:t>
      </w:r>
      <w:r w:rsidR="00901984" w:rsidRPr="00901984">
        <w:t xml:space="preserve"> </w:t>
      </w:r>
      <w:r w:rsidR="001816C2">
        <w:t>Our detection of diel trends in freshwater is the first of many analyses that can be performed on this extensive set of metatranscriptomic time series.</w:t>
      </w:r>
    </w:p>
    <w:p w14:paraId="11096179" w14:textId="64F28C35" w:rsidR="00307056" w:rsidRDefault="00777FC1" w:rsidP="00C17931">
      <w:pPr>
        <w:pStyle w:val="Normal1"/>
      </w:pPr>
      <w:r>
        <w:t>Acknowledgements</w:t>
      </w:r>
    </w:p>
    <w:p w14:paraId="4BCA0DED" w14:textId="58B950AA" w:rsidR="00777FC1" w:rsidRDefault="00777FC1">
      <w:pPr>
        <w:pStyle w:val="Normal1"/>
      </w:pPr>
      <w:r>
        <w:t>Sarah Stevens for contribution of in-house McMahon Lab scripts.</w:t>
      </w:r>
    </w:p>
    <w:p w14:paraId="5E6AB593" w14:textId="77777777" w:rsidR="00164393" w:rsidRDefault="00E22B85">
      <w:pPr>
        <w:pStyle w:val="Heading2"/>
        <w:spacing w:after="200"/>
      </w:pPr>
      <w:bookmarkStart w:id="27" w:name="_abl40ru00kyu" w:colFirst="0" w:colLast="0"/>
      <w:bookmarkEnd w:id="27"/>
      <w:r>
        <w:rPr>
          <w:rFonts w:ascii="Times New Roman" w:eastAsia="Times New Roman" w:hAnsi="Times New Roman" w:cs="Times New Roman"/>
        </w:rPr>
        <w:t>References</w:t>
      </w:r>
    </w:p>
    <w:p w14:paraId="1CED86EF" w14:textId="1B4B6E55" w:rsidR="00015021" w:rsidRPr="00015021" w:rsidRDefault="00353C04" w:rsidP="00015021">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015021" w:rsidRPr="00015021">
        <w:rPr>
          <w:noProof/>
        </w:rPr>
        <w:t xml:space="preserve">Anders, Simon, and Wolfgang Huber. 2010. “Differential Expression Analysis for Sequence Count Data.” </w:t>
      </w:r>
      <w:r w:rsidR="00015021" w:rsidRPr="00015021">
        <w:rPr>
          <w:i/>
          <w:iCs/>
          <w:noProof/>
        </w:rPr>
        <w:t>Genome Biology</w:t>
      </w:r>
      <w:r w:rsidR="00015021" w:rsidRPr="00015021">
        <w:rPr>
          <w:noProof/>
        </w:rPr>
        <w:t xml:space="preserve"> 11 (10): R106. https://doi.org/10.1186/gb-2010-11-10-r106.</w:t>
      </w:r>
    </w:p>
    <w:p w14:paraId="5F5E363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Atamna-Ismaeel, Nof, Gazalah Sabehi, Itai Sharon, Karl-Paul Witzel, Matthias Labrenz, Klaus Jürgens, Tamar Barkay, Maayke Stomp, Jef Huisman, and Oded Beja. 2008. “Widespread Distribution of Proteorhodopsins in Freshwater and Brackish Ecosystems.” </w:t>
      </w:r>
      <w:r w:rsidRPr="00015021">
        <w:rPr>
          <w:i/>
          <w:iCs/>
          <w:noProof/>
        </w:rPr>
        <w:t>The ISME Journal</w:t>
      </w:r>
      <w:r w:rsidRPr="00015021">
        <w:rPr>
          <w:noProof/>
        </w:rPr>
        <w:t xml:space="preserve"> 2 (6): 656–62. https://doi.org/10.1038/ismej.2008.27.</w:t>
      </w:r>
    </w:p>
    <w:p w14:paraId="3C51FEE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Aylward, Frank O., John M. Eppley, Jason M. Smith, Francisco P. Chavez, Christopher A. Scholin, and Edward F. DeLong. 2015. “Microbial Community Transcriptional Networks Are Conserved in Three Domains at Ocean Basin Scales.” </w:t>
      </w:r>
      <w:r w:rsidRPr="00015021">
        <w:rPr>
          <w:i/>
          <w:iCs/>
          <w:noProof/>
        </w:rPr>
        <w:t>Proceedings of the National Academy of Sciences</w:t>
      </w:r>
      <w:r w:rsidRPr="00015021">
        <w:rPr>
          <w:noProof/>
        </w:rPr>
        <w:t xml:space="preserve"> 112 (17): 5443–48. https://doi.org/10.1073/PNAS.1502883112.</w:t>
      </w:r>
    </w:p>
    <w:p w14:paraId="30AD66A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Bankevich, Anton, Sergey Nurk, Dmitry Antipov, Alexey A Gurevich, Mikhail Dvorkin, Alexander S Kulikov, Valery M Lesin, et al. n.d. “Original Articles SPAdes: A New Genome Assembly Algorithm and Its Applications to Single-Cell Sequencing.” Accessed December 14, 2018. https://doi.org/10.1089/cmb.2012.0021.</w:t>
      </w:r>
    </w:p>
    <w:p w14:paraId="0747A9A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ndall, Matthew L, Sarah LR Stevens, Leong-Keat Chan, Stephanie Malfatti, Patrick Schwientek, Julien Tremblay, Wendy Schackwitz, et al. 2016. “Genome-Wide Selective Sweeps and Gene-Specific Sweeps in Natural Bacterial Populations.” </w:t>
      </w:r>
      <w:r w:rsidRPr="00015021">
        <w:rPr>
          <w:i/>
          <w:iCs/>
          <w:noProof/>
        </w:rPr>
        <w:t>The ISME Journal</w:t>
      </w:r>
      <w:r w:rsidRPr="00015021">
        <w:rPr>
          <w:noProof/>
        </w:rPr>
        <w:t xml:space="preserve"> 10 (7): 1589–1601. https://doi.org/10.1038/ismej.2015.241.</w:t>
      </w:r>
    </w:p>
    <w:p w14:paraId="634419B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Olof Berglund, Michael J Pullin, and Sallie W Chisholm. 2005. “Release of Dissolved Organic Matter by Prochlorococcus.” </w:t>
      </w:r>
      <w:r w:rsidRPr="00015021">
        <w:rPr>
          <w:i/>
          <w:iCs/>
          <w:noProof/>
        </w:rPr>
        <w:t>Vie et Milieu</w:t>
      </w:r>
      <w:r w:rsidRPr="00015021">
        <w:rPr>
          <w:noProof/>
        </w:rPr>
        <w:t xml:space="preserve"> 55 (3–4): 225–32. https://www.researchgate.net/publication/252613206.</w:t>
      </w:r>
    </w:p>
    <w:p w14:paraId="469CA96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and Jeremy B. Jones. 2003. “Supply of Dissolved Organic Matter to Aquatic Ecosystems: Autochthonous Sources.” </w:t>
      </w:r>
      <w:r w:rsidRPr="00015021">
        <w:rPr>
          <w:i/>
          <w:iCs/>
          <w:noProof/>
        </w:rPr>
        <w:t>Aquatic Ecosystems</w:t>
      </w:r>
      <w:r w:rsidRPr="00015021">
        <w:rPr>
          <w:noProof/>
        </w:rPr>
        <w:t>, January, 3–24. https://doi.org/10.1016/B978-012256371-3/50002-0.</w:t>
      </w:r>
    </w:p>
    <w:p w14:paraId="031C89C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ertilsson, Stefan, and Lars J. Tranvik. 2000. “Photochemical Transformation of Dissolved Organic Matter in Lakes.” </w:t>
      </w:r>
      <w:r w:rsidRPr="00015021">
        <w:rPr>
          <w:i/>
          <w:iCs/>
          <w:noProof/>
        </w:rPr>
        <w:t>Limnology and Oceanography</w:t>
      </w:r>
      <w:r w:rsidRPr="00015021">
        <w:rPr>
          <w:noProof/>
        </w:rPr>
        <w:t xml:space="preserve"> 45 (4): 753–62. https://doi.org/10.4319/lo.2000.45.4.0753.</w:t>
      </w:r>
    </w:p>
    <w:p w14:paraId="78DF30B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Braakman, Rogier, Michael J Follows, and Sallie W Chisholm. 2017. “Metabolic Evolution and the Self-Organization of Ecosystems.” </w:t>
      </w:r>
      <w:r w:rsidRPr="00015021">
        <w:rPr>
          <w:i/>
          <w:iCs/>
          <w:noProof/>
        </w:rPr>
        <w:t xml:space="preserve">Proceedings of the National Academy of Sciences of </w:t>
      </w:r>
      <w:r w:rsidRPr="00015021">
        <w:rPr>
          <w:i/>
          <w:iCs/>
          <w:noProof/>
        </w:rPr>
        <w:lastRenderedPageBreak/>
        <w:t>the United States of America</w:t>
      </w:r>
      <w:r w:rsidRPr="00015021">
        <w:rPr>
          <w:noProof/>
        </w:rPr>
        <w:t xml:space="preserve"> 114 (15): E3091–3100. https://doi.org/10.1073/pnas.1619573114.</w:t>
      </w:r>
    </w:p>
    <w:p w14:paraId="255D0C5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Chin-Leo, G, and D L Kirchman. 1988. “Estimating Bacterial Production in Marine Waters from the Simultaneous Incorporation of Thymidine and Leucine.” </w:t>
      </w:r>
      <w:r w:rsidRPr="00015021">
        <w:rPr>
          <w:i/>
          <w:iCs/>
          <w:noProof/>
        </w:rPr>
        <w:t>Applied and Environmental Microbiology</w:t>
      </w:r>
      <w:r w:rsidRPr="00015021">
        <w:rPr>
          <w:noProof/>
        </w:rPr>
        <w:t xml:space="preserve"> 54 (8): 1934–39. http://www.ncbi.nlm.nih.gov/pubmed/16347706.</w:t>
      </w:r>
    </w:p>
    <w:p w14:paraId="7DAF3BF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Cole, Jonathan J. 1982. “INTERACTIONS BETWEEN BACTERIA AND ALGAE IN AQUATIC ECOSYSTEMS.” </w:t>
      </w:r>
      <w:r w:rsidRPr="00015021">
        <w:rPr>
          <w:i/>
          <w:iCs/>
          <w:noProof/>
        </w:rPr>
        <w:t>Ann Rev. Ecol. Syst</w:t>
      </w:r>
      <w:r w:rsidRPr="00015021">
        <w:rPr>
          <w:noProof/>
        </w:rPr>
        <w:t>. Vol. 13. www.annualreviews.org.</w:t>
      </w:r>
    </w:p>
    <w:p w14:paraId="469D9009"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Garcia, Sarahi L., Sarah L. R. Stevens, Benjamin Crary, Manuel Martinez-Garcia, Ramunas Stepanauskas, Tanja Woyke, Susannah G. Tringe, et al. 2018. “Contrasting Patterns of Genome-Level Diversity across Distinct Co-Occurring Bacterial Populations.” </w:t>
      </w:r>
      <w:r w:rsidRPr="00015021">
        <w:rPr>
          <w:i/>
          <w:iCs/>
          <w:noProof/>
        </w:rPr>
        <w:t>The ISME Journal</w:t>
      </w:r>
      <w:r w:rsidRPr="00015021">
        <w:rPr>
          <w:noProof/>
        </w:rPr>
        <w:t xml:space="preserve"> 12 (3): 742–55. https://doi.org/10.1038/s41396-017-0001-0.</w:t>
      </w:r>
    </w:p>
    <w:p w14:paraId="25AB806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Ghylin, Trevor W, Sarahi L Garcia, Francisco Moya, Ben O Oyserman, Patrick Schwientek, Katrina T Forest, James Mutschler, et al. 2014. “Comparative Single-Cell Genomics Reveals Potential Ecological Niches for the Freshwater AcI Actinobacteria Lineage.” </w:t>
      </w:r>
      <w:r w:rsidRPr="00015021">
        <w:rPr>
          <w:i/>
          <w:iCs/>
          <w:noProof/>
        </w:rPr>
        <w:t>The ISME Journal</w:t>
      </w:r>
      <w:r w:rsidRPr="00015021">
        <w:rPr>
          <w:noProof/>
        </w:rPr>
        <w:t xml:space="preserve"> 8 (12): 2503–16. https://doi.org/10.1038/ismej.2014.135.</w:t>
      </w:r>
    </w:p>
    <w:p w14:paraId="3F6A1F8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Hellebust, J. A. 1965. “EXCRETION OF SOME ORGANIC COMPOUNDS BY MARINE PHYTOPLANKTON1.” </w:t>
      </w:r>
      <w:r w:rsidRPr="00015021">
        <w:rPr>
          <w:i/>
          <w:iCs/>
          <w:noProof/>
        </w:rPr>
        <w:t>Limnology and Oceanography</w:t>
      </w:r>
      <w:r w:rsidRPr="00015021">
        <w:rPr>
          <w:noProof/>
        </w:rPr>
        <w:t xml:space="preserve"> 10 (2): 192–206. https://doi.org/10.4319/lo.1965.10.2.0192.</w:t>
      </w:r>
    </w:p>
    <w:p w14:paraId="654745C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Huang, Ying, Beifang Niu, Ying Gao, Limin Fu, and Weizhong Li. 2010. “CD-HIT Suite: A Web Server for Clustering and Comparing Biological Sequences.” </w:t>
      </w:r>
      <w:r w:rsidRPr="00015021">
        <w:rPr>
          <w:i/>
          <w:iCs/>
          <w:noProof/>
        </w:rPr>
        <w:t>Bioinformatics</w:t>
      </w:r>
      <w:r w:rsidRPr="00015021">
        <w:rPr>
          <w:noProof/>
        </w:rPr>
        <w:t xml:space="preserve"> 26 (5): 680–82. https://doi.org/10.1093/bioinformatics/btq003.</w:t>
      </w:r>
    </w:p>
    <w:p w14:paraId="7A4D63D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Jorgenson, Niels OG, Lars J. Tranvik, Helene Edling, Wilhelm Graneli, and Mans Lindell. 1998. “Effects of Sunlight on Occurrence and Bacterial Turnover of Specific Carbon and Nitrogen Compounds in Lake Water.” </w:t>
      </w:r>
      <w:r w:rsidRPr="00015021">
        <w:rPr>
          <w:i/>
          <w:iCs/>
          <w:noProof/>
        </w:rPr>
        <w:t>FEMS Microbiology Ecology</w:t>
      </w:r>
      <w:r w:rsidRPr="00015021">
        <w:rPr>
          <w:noProof/>
        </w:rPr>
        <w:t xml:space="preserve"> 25: 217–27.</w:t>
      </w:r>
    </w:p>
    <w:p w14:paraId="05FC534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ang, Dongwan D, Jeff Froula, Rob Egan, and Zhong Wang. 2015. “MetaBAT, an Efficient Tool for Accurately Reconstructing Single Genomes from Complex Microbial Communities.” </w:t>
      </w:r>
      <w:r w:rsidRPr="00015021">
        <w:rPr>
          <w:i/>
          <w:iCs/>
          <w:noProof/>
        </w:rPr>
        <w:t>PeerJ</w:t>
      </w:r>
      <w:r w:rsidRPr="00015021">
        <w:rPr>
          <w:noProof/>
        </w:rPr>
        <w:t xml:space="preserve"> 3: e1165. https://doi.org/10.7717/peerj.1165.</w:t>
      </w:r>
    </w:p>
    <w:p w14:paraId="3C137D5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aplan, Louis A., and Thomas L. Bott. 1989. “Diel Fluctuations in Bacterial Activity on Streambed Substrata during Vernal Algal Blooms: Effects of Temperature, Water Chemistry, and Habitat.” </w:t>
      </w:r>
      <w:r w:rsidRPr="00015021">
        <w:rPr>
          <w:i/>
          <w:iCs/>
          <w:noProof/>
        </w:rPr>
        <w:t>Limnology and Oceanography</w:t>
      </w:r>
      <w:r w:rsidRPr="00015021">
        <w:rPr>
          <w:noProof/>
        </w:rPr>
        <w:t xml:space="preserve"> 34 (4): 718–33. https://doi.org/10.4319/lo.1989.34.4.0718.</w:t>
      </w:r>
    </w:p>
    <w:p w14:paraId="52BD704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ent, Angela D., Stuart E. Jones, George H. Lauster, James M. Graham, Ryan J. Newton, and Katherine D. McMahon. 2006. “Experimental Manipulations of Microbial Food Web Interactions in a Humic Lake: Shifting Biological Drivers of Bacterial Community Structure.” </w:t>
      </w:r>
      <w:r w:rsidRPr="00015021">
        <w:rPr>
          <w:i/>
          <w:iCs/>
          <w:noProof/>
        </w:rPr>
        <w:t>Environmental Microbiology</w:t>
      </w:r>
      <w:r w:rsidRPr="00015021">
        <w:rPr>
          <w:noProof/>
        </w:rPr>
        <w:t xml:space="preserve"> 8 (8): 1448–59. https://doi.org/10.1111/j.1462-2920.2006.01039.x.</w:t>
      </w:r>
    </w:p>
    <w:p w14:paraId="4889AB5D"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Kopylova, Evguenia, Laurent Noé, and Hélène Touzet. 2012. “SortMeRNA: Fast and Accurate Filtering of Ribosomal RNAs in Metatranscriptomic Data.” </w:t>
      </w:r>
      <w:r w:rsidRPr="00015021">
        <w:rPr>
          <w:i/>
          <w:iCs/>
          <w:noProof/>
        </w:rPr>
        <w:t>Bioinformatics</w:t>
      </w:r>
      <w:r w:rsidRPr="00015021">
        <w:rPr>
          <w:noProof/>
        </w:rPr>
        <w:t xml:space="preserve"> 28 (24): 3211–17. https://doi.org/10.1093/bioinformatics/bts611.</w:t>
      </w:r>
    </w:p>
    <w:p w14:paraId="647FD883"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Li, Dinghua, Ruibang Luo, Chi-Man Liu, Chi-Ming Leung, Hing-Fung Ting, Kunihiko Sadakane, Hiroshi Yamashita, and Tak-Wah Lam. 2016. “MEGAHIT v1.0: A Fast and Scalable Metagenome Assembler Driven by Advanced Methodologies and Community Practices.” </w:t>
      </w:r>
      <w:r w:rsidRPr="00015021">
        <w:rPr>
          <w:i/>
          <w:iCs/>
          <w:noProof/>
        </w:rPr>
        <w:t>Methods</w:t>
      </w:r>
      <w:r w:rsidRPr="00015021">
        <w:rPr>
          <w:noProof/>
        </w:rPr>
        <w:t xml:space="preserve"> 102 (June): 3–11. https://doi.org/10.1016/J.YMETH.2016.02.020.</w:t>
      </w:r>
    </w:p>
    <w:p w14:paraId="17A20F9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Liao, Y., G. K. Smyth, and W. Shi. 2014. “FeatureCounts: An Efficient General Purpose Program for Assigning Sequence Reads to Genomic Features.” </w:t>
      </w:r>
      <w:r w:rsidRPr="00015021">
        <w:rPr>
          <w:i/>
          <w:iCs/>
          <w:noProof/>
        </w:rPr>
        <w:t>Bioinformatics</w:t>
      </w:r>
      <w:r w:rsidRPr="00015021">
        <w:rPr>
          <w:noProof/>
        </w:rPr>
        <w:t xml:space="preserve"> 30 (7): 923–30. https://doi.org/10.1093/bioinformatics/btt656.</w:t>
      </w:r>
    </w:p>
    <w:p w14:paraId="3F3D640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lastRenderedPageBreak/>
        <w:t xml:space="preserve">Linz, Alexandra M., Shaomei He, Sarah L.R. Stevens, Karthik Anantharaman, Robin R. Rohwer, Rex R. Malmstrom, Stefan Bertilsson, and Katherine D. McMahon. 2018. “Freshwater Carbon and Nutrient Cycles Revealed through Reconstructed Population Genomes.” </w:t>
      </w:r>
      <w:r w:rsidRPr="00015021">
        <w:rPr>
          <w:i/>
          <w:iCs/>
          <w:noProof/>
        </w:rPr>
        <w:t>PeerJ</w:t>
      </w:r>
      <w:r w:rsidRPr="00015021">
        <w:rPr>
          <w:noProof/>
        </w:rPr>
        <w:t xml:space="preserve"> 6 (December): e6075. https://doi.org/10.7717/peerj.6075.</w:t>
      </w:r>
    </w:p>
    <w:p w14:paraId="31326B2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Love, Michael I, Simon Anders, and Wolfgang Huber. 2016. “Differential Analysis of Count Data-the DESeq2 Package.” https://doi.org/10.1186/s13059-014-0550-8.</w:t>
      </w:r>
    </w:p>
    <w:p w14:paraId="7644B8F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 Lanying, Benjamin C Calfee, J Jeffrey Morris, Zackary I Johnson, and Erik R Zinser. 2018. “Degradation of Hydrogen Peroxide at the Ocean’s Surface: The Influence of the Microbial Community on the Realized Thermal Niche of Prochlorococcus.” </w:t>
      </w:r>
      <w:r w:rsidRPr="00015021">
        <w:rPr>
          <w:i/>
          <w:iCs/>
          <w:noProof/>
        </w:rPr>
        <w:t>The ISME Journal</w:t>
      </w:r>
      <w:r w:rsidRPr="00015021">
        <w:rPr>
          <w:noProof/>
        </w:rPr>
        <w:t xml:space="preserve"> 12 (2): 473–84. https://doi.org/10.1038/ismej.2017.182.</w:t>
      </w:r>
    </w:p>
    <w:p w14:paraId="4579A03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esca, Julia A, Jessica L Keffer, Priscilla Hempel, Shawn W Polson, Olga Shevchenko, Jaysheel Bhavsar, Deborah Powell, Kelsey J Miller, Archana Singh, and Martin W Hahn. 2019. “Light Modulates the Physiology of Non-Phototrophic Actinobacteria.” </w:t>
      </w:r>
      <w:r w:rsidRPr="00015021">
        <w:rPr>
          <w:i/>
          <w:iCs/>
          <w:noProof/>
        </w:rPr>
        <w:t>Journal of Bacteriology</w:t>
      </w:r>
      <w:r w:rsidRPr="00015021">
        <w:rPr>
          <w:noProof/>
        </w:rPr>
        <w:t>, January, JB.00740-18. https://doi.org/10.1128/JB.00740-18.</w:t>
      </w:r>
    </w:p>
    <w:p w14:paraId="66055EB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kowitz, Victor M., I. Min A. Chen, Krishna Palaniappan, Ken Chu, Ernest Szeto, Yuri Grechkin, Anna Ratner, et al. 2012. “IMG: The Integrated Microbial Genomes Database and Comparative Analysis System.” </w:t>
      </w:r>
      <w:r w:rsidRPr="00015021">
        <w:rPr>
          <w:i/>
          <w:iCs/>
          <w:noProof/>
        </w:rPr>
        <w:t>Nucleic Acids Research</w:t>
      </w:r>
      <w:r w:rsidRPr="00015021">
        <w:rPr>
          <w:noProof/>
        </w:rPr>
        <w:t xml:space="preserve"> 40 (D1): 115–22. https://doi.org/10.1093/nar/gkr1044.</w:t>
      </w:r>
    </w:p>
    <w:p w14:paraId="771047E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ršálek, Blahoslav, and Renata Rojíčková. 1996. “Stress Factors Enhancing Production of Algal Exudates: A Potential Self-Protective Mechanism?” </w:t>
      </w:r>
      <w:r w:rsidRPr="00015021">
        <w:rPr>
          <w:i/>
          <w:iCs/>
          <w:noProof/>
        </w:rPr>
        <w:t>Zeitschrift Für Naturforschung C</w:t>
      </w:r>
      <w:r w:rsidRPr="00015021">
        <w:rPr>
          <w:noProof/>
        </w:rPr>
        <w:t xml:space="preserve"> 51 (9–10): 646–50. https://doi.org/10.1515/znc-1996-9-1008.</w:t>
      </w:r>
    </w:p>
    <w:p w14:paraId="46A47C6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asuda, Takako, Gábor Bernát, Martina Bečková, Eva Kotabová, Evelyn Lawrenz, Martin Lukeš, Josef Komenda, and Ondřej Prášil. 2018. “Diel Regulation of Photosynthetic Activity in the Oceanic Unicellular Diazotrophic Cyanobacterium </w:t>
      </w:r>
      <w:r w:rsidRPr="00015021">
        <w:rPr>
          <w:i/>
          <w:iCs/>
          <w:noProof/>
        </w:rPr>
        <w:t>Crocosphaera Watsonii</w:t>
      </w:r>
      <w:r w:rsidRPr="00015021">
        <w:rPr>
          <w:noProof/>
        </w:rPr>
        <w:t xml:space="preserve"> WH8501.” </w:t>
      </w:r>
      <w:r w:rsidRPr="00015021">
        <w:rPr>
          <w:i/>
          <w:iCs/>
          <w:noProof/>
        </w:rPr>
        <w:t>Environmental Microbiology</w:t>
      </w:r>
      <w:r w:rsidRPr="00015021">
        <w:rPr>
          <w:noProof/>
        </w:rPr>
        <w:t xml:space="preserve"> 20 (2): 546–60. https://doi.org/10.1111/1462-2920.13963.</w:t>
      </w:r>
    </w:p>
    <w:p w14:paraId="2F4580D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an, Mary Ann, Brandon Satinsky, Scott M Gifford, Haiwei Luo, Adam Rivers, Leong-Keat Chan, Jun Meng, et al. 2013. “Sizing up Metatranscriptomics.” </w:t>
      </w:r>
      <w:r w:rsidRPr="00015021">
        <w:rPr>
          <w:i/>
          <w:iCs/>
          <w:noProof/>
        </w:rPr>
        <w:t>The ISME Journal</w:t>
      </w:r>
      <w:r w:rsidRPr="00015021">
        <w:rPr>
          <w:noProof/>
        </w:rPr>
        <w:t xml:space="preserve"> 7 (2): 237–43. https://doi.org/10.1038/ismej.2012.94.</w:t>
      </w:r>
    </w:p>
    <w:p w14:paraId="186D8B62"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ris, J. Jeffrey, Zackary I. Johnson, Steven W. Wilhelm, and Erik R. Zinser. 2016. “Diel Regulation of Hydrogen Peroxide Defenses by Open Ocean Microbial Communities.” </w:t>
      </w:r>
      <w:r w:rsidRPr="00015021">
        <w:rPr>
          <w:i/>
          <w:iCs/>
          <w:noProof/>
        </w:rPr>
        <w:t>Journal of Plankton Research</w:t>
      </w:r>
      <w:r w:rsidRPr="00015021">
        <w:rPr>
          <w:noProof/>
        </w:rPr>
        <w:t xml:space="preserve"> 38 (4): 1103–14. https://doi.org/10.1093/plankt/fbw016.</w:t>
      </w:r>
    </w:p>
    <w:p w14:paraId="3D88F41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Morris, J Jeffrey, Richard E Lenski, and Erik R Zinser. 2012. “The Black Queen Hypothesis: Evolution of Dependencies through Adaptive Gene Loss.” </w:t>
      </w:r>
      <w:r w:rsidRPr="00015021">
        <w:rPr>
          <w:i/>
          <w:iCs/>
          <w:noProof/>
        </w:rPr>
        <w:t>MBio</w:t>
      </w:r>
      <w:r w:rsidRPr="00015021">
        <w:rPr>
          <w:noProof/>
        </w:rPr>
        <w:t xml:space="preserve"> 3 (2): e00036-12. https://doi.org/10.1128/mBio.00036-12.</w:t>
      </w:r>
    </w:p>
    <w:p w14:paraId="4A07CBE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Nelson, Craig E, Stuart J Goldberg, Linda Wegley Kelly, Andreas F Haas, Jennifer E Smith, Forest Rohwer, and Craig A Carlson. 2013. “Coral and Macroalgal Exudates Vary in Neutral Sugar Composition and Differentially Enrich Reef Bacterioplankton Lineages.” </w:t>
      </w:r>
      <w:r w:rsidRPr="00015021">
        <w:rPr>
          <w:i/>
          <w:iCs/>
          <w:noProof/>
        </w:rPr>
        <w:t>The ISME Journal</w:t>
      </w:r>
      <w:r w:rsidRPr="00015021">
        <w:rPr>
          <w:noProof/>
        </w:rPr>
        <w:t xml:space="preserve"> 7 (5): 962–79. https://doi.org/10.1038/ismej.2012.161.</w:t>
      </w:r>
    </w:p>
    <w:p w14:paraId="2826185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Newton, Ryan J, Stuart E Jones, Matthew R Helmus, and Katherine D McMahon. 2007. “Phylogenetic Ecology of the Freshwater Actinobacteria AcI Lineage.” </w:t>
      </w:r>
      <w:r w:rsidRPr="00015021">
        <w:rPr>
          <w:i/>
          <w:iCs/>
          <w:noProof/>
        </w:rPr>
        <w:t>Applied and Environmental Microbiology</w:t>
      </w:r>
      <w:r w:rsidRPr="00015021">
        <w:rPr>
          <w:noProof/>
        </w:rPr>
        <w:t xml:space="preserve"> 73 (22): 7169–76. https://doi.org/10.1128/AEM.00794-07.</w:t>
      </w:r>
    </w:p>
    <w:p w14:paraId="588076A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Ottesen, Elizabeth A, Curtis R Young, John M Eppley, John P Ryan, Francisco P Chavez, Christopher A Scholin, and Edward F DeLong. 2013. “Pattern and Synchrony of Gene Expression among Sympatric Marine Microbial Populations.” </w:t>
      </w:r>
      <w:r w:rsidRPr="00015021">
        <w:rPr>
          <w:i/>
          <w:iCs/>
          <w:noProof/>
        </w:rPr>
        <w:t>Proceedings of the National Academy of Sciences of the United States of America</w:t>
      </w:r>
      <w:r w:rsidRPr="00015021">
        <w:rPr>
          <w:noProof/>
        </w:rPr>
        <w:t xml:space="preserve"> 110 (6): E488-97. https://doi.org/10.1073/pnas.1222099110.</w:t>
      </w:r>
    </w:p>
    <w:p w14:paraId="5354D59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lastRenderedPageBreak/>
        <w:t xml:space="preserve">Ottesen, Elizabeth A, Curtis R Young, Scott M Gifford, John M Eppley, Roman Marin, Stephan C Schuster, Christopher A Scholin, and Edward F DeLong. 2014. “Ocean Microbes. Multispecies Diel Transcriptional Oscillations in Open Ocean Heterotrophic Bacterial Assemblages.” </w:t>
      </w:r>
      <w:r w:rsidRPr="00015021">
        <w:rPr>
          <w:i/>
          <w:iCs/>
          <w:noProof/>
        </w:rPr>
        <w:t>Science (New York, N.Y.)</w:t>
      </w:r>
      <w:r w:rsidRPr="00015021">
        <w:rPr>
          <w:noProof/>
        </w:rPr>
        <w:t xml:space="preserve"> 345 (6193): 207–12. https://doi.org/10.1126/science.1252476.</w:t>
      </w:r>
    </w:p>
    <w:p w14:paraId="7892AB1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rks, Donovan H, Michael Imelfort, Connor T Skennerton, Philip Hugenholtz, and Gene W Tyson. 2015. “CheckM: Assessing the Quality of Microbial Genomes Recovered from Isolates, Single Cells, and Metagenomes.” </w:t>
      </w:r>
      <w:r w:rsidRPr="00015021">
        <w:rPr>
          <w:i/>
          <w:iCs/>
          <w:noProof/>
        </w:rPr>
        <w:t>Genome Research</w:t>
      </w:r>
      <w:r w:rsidRPr="00015021">
        <w:rPr>
          <w:noProof/>
        </w:rPr>
        <w:t xml:space="preserve"> 25 (7): 1043–55. https://doi.org/10.1101/gr.186072.114.</w:t>
      </w:r>
    </w:p>
    <w:p w14:paraId="2DB98145"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ver, Sara F., Kevin R. Hayek, Kelsey A. Gano, Jennie R. Fagen, Christopher T. Brown, Austin G. Davis-Richardson, David B. Crabb, et al. 2013. “Interactions between Specific Phytoplankton and Bacteria Affect Lake Bacterial Community Succession.” </w:t>
      </w:r>
      <w:r w:rsidRPr="00015021">
        <w:rPr>
          <w:i/>
          <w:iCs/>
          <w:noProof/>
        </w:rPr>
        <w:t>Environmental Microbiology</w:t>
      </w:r>
      <w:r w:rsidRPr="00015021">
        <w:rPr>
          <w:noProof/>
        </w:rPr>
        <w:t xml:space="preserve"> 15 (9): 2489–2504. https://doi.org/10.1111/1462-2920.12131.</w:t>
      </w:r>
    </w:p>
    <w:p w14:paraId="40A102AB"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aver, Sara F., Nicholas D. Youngblut, Rachel J. Whitaker, and Angela D. Kent. 2015. “Phytoplankton Succession Affects the Composition of </w:t>
      </w:r>
      <w:r w:rsidRPr="00015021">
        <w:rPr>
          <w:i/>
          <w:iCs/>
          <w:noProof/>
        </w:rPr>
        <w:t>P</w:t>
      </w:r>
      <w:r w:rsidRPr="00015021">
        <w:rPr>
          <w:noProof/>
        </w:rPr>
        <w:t xml:space="preserve"> </w:t>
      </w:r>
      <w:r w:rsidRPr="00015021">
        <w:rPr>
          <w:i/>
          <w:iCs/>
          <w:noProof/>
        </w:rPr>
        <w:t>Olynucleobacter</w:t>
      </w:r>
      <w:r w:rsidRPr="00015021">
        <w:rPr>
          <w:noProof/>
        </w:rPr>
        <w:t xml:space="preserve"> Subtypes in Humic Lakes.” </w:t>
      </w:r>
      <w:r w:rsidRPr="00015021">
        <w:rPr>
          <w:i/>
          <w:iCs/>
          <w:noProof/>
        </w:rPr>
        <w:t>Environmental Microbiology</w:t>
      </w:r>
      <w:r w:rsidRPr="00015021">
        <w:rPr>
          <w:noProof/>
        </w:rPr>
        <w:t xml:space="preserve"> 17 (3): 816–28. https://doi.org/10.1111/1462-2920.12529.</w:t>
      </w:r>
    </w:p>
    <w:p w14:paraId="7BF02259"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ernthaler, J, T Posch, K Simek, J Vrba, A Pernthaler, F O Glöckner, U Nübel, R Psenner, and R Amann. 2001. “Predator-Specific Enrichment of Actinobacteria from a Cosmopolitan Freshwater Clade in Mixed Continuous Culture.” </w:t>
      </w:r>
      <w:r w:rsidRPr="00015021">
        <w:rPr>
          <w:i/>
          <w:iCs/>
          <w:noProof/>
        </w:rPr>
        <w:t>Applied and Environmental Microbiology</w:t>
      </w:r>
      <w:r w:rsidRPr="00015021">
        <w:rPr>
          <w:noProof/>
        </w:rPr>
        <w:t xml:space="preserve"> 67 (5): 2145–55. https://doi.org/10.1128/AEM.67.5.2145-2155.2001.</w:t>
      </w:r>
    </w:p>
    <w:p w14:paraId="4662B46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inhassi, Jarone, Edward F. DeLong, Oded Béjà, José M. González, and Carlos Pedrós-Alió. 2016. “Marine Bacterial and Archaeal Ion-Pumping Rhodopsins: Genetic Diversity, Physiology, and Ecology.” </w:t>
      </w:r>
      <w:r w:rsidRPr="00015021">
        <w:rPr>
          <w:i/>
          <w:iCs/>
          <w:noProof/>
        </w:rPr>
        <w:t>Microbiol. Mol. Biol. Rev.</w:t>
      </w:r>
      <w:r w:rsidRPr="00015021">
        <w:rPr>
          <w:noProof/>
        </w:rPr>
        <w:t xml:space="preserve"> 80 (4): 929–54. https://doi.org/10.1128/MMBR.00003-16.</w:t>
      </w:r>
    </w:p>
    <w:p w14:paraId="53B0C2CA"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oretsky, Rachel S., Ian Hewson, Shulei Sun, Andrew E. Allen, Jonathan P. Zehr, and Mary Ann Moran. 2009. “Comparative Day/Night Metatranscriptomic Analysis of Microbial Communities in the North Pacific Subtropical Gyre.” </w:t>
      </w:r>
      <w:r w:rsidRPr="00015021">
        <w:rPr>
          <w:i/>
          <w:iCs/>
          <w:noProof/>
        </w:rPr>
        <w:t>Environmental Microbiology</w:t>
      </w:r>
      <w:r w:rsidRPr="00015021">
        <w:rPr>
          <w:noProof/>
        </w:rPr>
        <w:t xml:space="preserve"> 11 (6): 1358–75. https://doi.org/10.1111/j.1462-2920.2008.01863.x.</w:t>
      </w:r>
    </w:p>
    <w:p w14:paraId="3F2DAFA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osch, T, K Simek, J Vrba, J Pernthaler, J Nedoma, B Sattler, B Sonntag, and R Psenner. 1999. “Predator-Induced Changes of Bacterial Size-Structure and Productivity Studied on an Experimental Microbial Community.” </w:t>
      </w:r>
      <w:r w:rsidRPr="00015021">
        <w:rPr>
          <w:i/>
          <w:iCs/>
          <w:noProof/>
        </w:rPr>
        <w:t>Aquatic Microbial Ecology</w:t>
      </w:r>
      <w:r w:rsidRPr="00015021">
        <w:rPr>
          <w:noProof/>
        </w:rPr>
        <w:t xml:space="preserve"> 18 (3): 235–46. https://doi.org/10.3354/ame018235.</w:t>
      </w:r>
    </w:p>
    <w:p w14:paraId="56B76AB6"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Pruitt, K. D., and Donna R. Maglott. 2001. “RefSeq and LocusLink: NCBI Gene-Centered Resources.” </w:t>
      </w:r>
      <w:r w:rsidRPr="00015021">
        <w:rPr>
          <w:i/>
          <w:iCs/>
          <w:noProof/>
        </w:rPr>
        <w:t>Nucleic Acids Research</w:t>
      </w:r>
      <w:r w:rsidRPr="00015021">
        <w:rPr>
          <w:noProof/>
        </w:rPr>
        <w:t xml:space="preserve"> 29 (1): 137–40. https://doi.org/10.1093/nar/29.1.137.</w:t>
      </w:r>
    </w:p>
    <w:p w14:paraId="55859CEF"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Rinke, Christian, Janey Lee, Nandita Nath, Danielle Goudeau, Brian Thompson, Nicole Poulton, Elizabeth Dmitrieff, Rex Malmstrom, Ramunas Stepanauskas, and Tanja Woyke. 2014. “Obtaining Genomes from Uncultivated Environmental Microorganisms Using FACS–Based Single-Cell Genomics.” </w:t>
      </w:r>
      <w:r w:rsidRPr="00015021">
        <w:rPr>
          <w:i/>
          <w:iCs/>
          <w:noProof/>
        </w:rPr>
        <w:t>Nature Protocols</w:t>
      </w:r>
      <w:r w:rsidRPr="00015021">
        <w:rPr>
          <w:noProof/>
        </w:rPr>
        <w:t xml:space="preserve"> 9 (5): 1038–48. https://doi.org/10.1038/nprot.2014.067.</w:t>
      </w:r>
    </w:p>
    <w:p w14:paraId="01E26E5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atinsky, Brandon M., Scott M. Gifford, Byron C. Crump, and Mary Ann Moran. 2013. “Use of Internal Standards for Quantitative Metatranscriptome and Metagenome Analysis.” </w:t>
      </w:r>
      <w:r w:rsidRPr="00015021">
        <w:rPr>
          <w:i/>
          <w:iCs/>
          <w:noProof/>
        </w:rPr>
        <w:t>Methods in Enzymology</w:t>
      </w:r>
      <w:r w:rsidRPr="00015021">
        <w:rPr>
          <w:noProof/>
        </w:rPr>
        <w:t xml:space="preserve"> 531 (January): 237–50. https://doi.org/10.1016/B978-0-12-407863-5.00012-5.</w:t>
      </w:r>
    </w:p>
    <w:p w14:paraId="66AFE09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imek, Karel, Vojtĕch Kasalický, Eliska Zapomĕlová, and Karel Hornák. 2011. “Alga-Derived Substrates Select for Distinct Betaproteobacterial Lineages and Contribute to Niche </w:t>
      </w:r>
      <w:r w:rsidRPr="00015021">
        <w:rPr>
          <w:noProof/>
        </w:rPr>
        <w:lastRenderedPageBreak/>
        <w:t xml:space="preserve">Separation in Limnohabitans Strains.” </w:t>
      </w:r>
      <w:r w:rsidRPr="00015021">
        <w:rPr>
          <w:i/>
          <w:iCs/>
          <w:noProof/>
        </w:rPr>
        <w:t>Applied and Environmental Microbiology</w:t>
      </w:r>
      <w:r w:rsidRPr="00015021">
        <w:rPr>
          <w:noProof/>
        </w:rPr>
        <w:t xml:space="preserve"> 77 (20): 7307–15. https://doi.org/10.1128/AEM.05107-11.</w:t>
      </w:r>
    </w:p>
    <w:p w14:paraId="0446CFCE"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Šimek, Karel, Jirí Nedoma, Jakob Pernthaler, Thomas Posch, and John R. Dolan. 2002. “Altering the Balance between Bacterial Production and Protistan Bacterivory Triggers Shifts in Freshwater Bacterial Community Composition.” </w:t>
      </w:r>
      <w:r w:rsidRPr="00015021">
        <w:rPr>
          <w:i/>
          <w:iCs/>
          <w:noProof/>
        </w:rPr>
        <w:t>Antonie van Leeuwenhoek</w:t>
      </w:r>
      <w:r w:rsidRPr="00015021">
        <w:rPr>
          <w:noProof/>
        </w:rPr>
        <w:t xml:space="preserve"> 81 (1/4): 453–63. https://doi.org/10.1023/A:1020557221798.</w:t>
      </w:r>
    </w:p>
    <w:p w14:paraId="2B9ED40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olomon, Christopher T., Denise A. Bruesewitz, David C. Richardson, Kevin C. Rose, Matthew C. Van de Bogert, Paul C. Hanson, Timothy K. Kratz, et al. 2013. “Ecosystem Respiration: Drivers of Daily Variability and Background Respiration in Lakes around the Globe.” </w:t>
      </w:r>
      <w:r w:rsidRPr="00015021">
        <w:rPr>
          <w:i/>
          <w:iCs/>
          <w:noProof/>
        </w:rPr>
        <w:t>Limnology and Oceanography</w:t>
      </w:r>
      <w:r w:rsidRPr="00015021">
        <w:rPr>
          <w:noProof/>
        </w:rPr>
        <w:t xml:space="preserve"> 58 (3): 849–66. https://doi.org/10.4319/lo.2013.58.3.0849.</w:t>
      </w:r>
    </w:p>
    <w:p w14:paraId="0737C664"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Sommaruga, R, I Obernosterer, G J Herndl, and R Psenner. 1997. “Inhibitory Effect of Solar Radiation on Thymidine and Leucine Incorporation by Freshwater and Marine Bacterioplankton.” </w:t>
      </w:r>
      <w:r w:rsidRPr="00015021">
        <w:rPr>
          <w:i/>
          <w:iCs/>
          <w:noProof/>
        </w:rPr>
        <w:t>Applied and Environmental Microbiology</w:t>
      </w:r>
      <w:r w:rsidRPr="00015021">
        <w:rPr>
          <w:noProof/>
        </w:rPr>
        <w:t xml:space="preserve"> 63 (11): 4178–84. http://www.ncbi.nlm.nih.gov/pubmed/16535724.</w:t>
      </w:r>
    </w:p>
    <w:p w14:paraId="01C29B43"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Thaben, Paul F, and Pål O Westermark. 2014. “Detecting Rhythms in Time Series with RAIN.” </w:t>
      </w:r>
      <w:r w:rsidRPr="00015021">
        <w:rPr>
          <w:i/>
          <w:iCs/>
          <w:noProof/>
        </w:rPr>
        <w:t>Journal of Biological Rhythms</w:t>
      </w:r>
      <w:r w:rsidRPr="00015021">
        <w:rPr>
          <w:noProof/>
        </w:rPr>
        <w:t xml:space="preserve"> 29 (6): 391–400. https://doi.org/10.1177/0748730414553029.</w:t>
      </w:r>
    </w:p>
    <w:p w14:paraId="21CAFDE8"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Tsementzi, Despina, Rachel Poretsky, Luis M. Rodriguez-R, Chengwei Luo, and Konstantinos T. Konstantinidis. 2014. “Evaluation of Metatranscriptomic Protocols and Application to the Study of Freshwater Microbial Communities.” </w:t>
      </w:r>
      <w:r w:rsidRPr="00015021">
        <w:rPr>
          <w:i/>
          <w:iCs/>
          <w:noProof/>
        </w:rPr>
        <w:t>Environmental Microbiology Reports</w:t>
      </w:r>
      <w:r w:rsidRPr="00015021">
        <w:rPr>
          <w:noProof/>
        </w:rPr>
        <w:t xml:space="preserve"> 6 (6): 640–55. https://doi.org/10.1111/1758-2229.12180.</w:t>
      </w:r>
    </w:p>
    <w:p w14:paraId="037B7957"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Vila-Costa, Maria, Shalabh Sharma, Mary Ann Moran, and Emilio O. Casamayor. 2013. “Diel Gene Expression Profiles of a Phosphorus Limited Mountain Lake Using Metatranscriptomics.” </w:t>
      </w:r>
      <w:r w:rsidRPr="00015021">
        <w:rPr>
          <w:i/>
          <w:iCs/>
          <w:noProof/>
        </w:rPr>
        <w:t>Environmental Microbiology</w:t>
      </w:r>
      <w:r w:rsidRPr="00015021">
        <w:rPr>
          <w:noProof/>
        </w:rPr>
        <w:t xml:space="preserve"> 15 (4): 1190–1203. https://doi.org/10.1111/1462-2920.12033.</w:t>
      </w:r>
    </w:p>
    <w:p w14:paraId="32EAB0BC"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Welkie, David G., Benjamin E. Rubin, Spencer Diamond, Rachel D. Hood, David F. Savage, and Susan S. Golden. 2018. “A Hard Day’s Night: Cyanobacteria in Diel Cycles.” </w:t>
      </w:r>
      <w:r w:rsidRPr="00015021">
        <w:rPr>
          <w:i/>
          <w:iCs/>
          <w:noProof/>
        </w:rPr>
        <w:t>Trends in Microbiology</w:t>
      </w:r>
      <w:r w:rsidRPr="00015021">
        <w:rPr>
          <w:noProof/>
        </w:rPr>
        <w:t>, December. https://doi.org/10.1016/J.TIM.2018.11.002.</w:t>
      </w:r>
    </w:p>
    <w:p w14:paraId="708AE3A0" w14:textId="77777777" w:rsidR="00015021" w:rsidRPr="00015021" w:rsidRDefault="00015021" w:rsidP="00015021">
      <w:pPr>
        <w:widowControl w:val="0"/>
        <w:autoSpaceDE w:val="0"/>
        <w:autoSpaceDN w:val="0"/>
        <w:adjustRightInd w:val="0"/>
        <w:spacing w:after="0" w:line="240" w:lineRule="auto"/>
        <w:ind w:left="480" w:hanging="480"/>
        <w:rPr>
          <w:noProof/>
        </w:rPr>
      </w:pPr>
      <w:r w:rsidRPr="00015021">
        <w:rPr>
          <w:noProof/>
        </w:rPr>
        <w:t xml:space="preserve">Woyke, Tanja, Alexander Sczyrba, Janey Lee, Christian Rinke, Damon Tighe, Scott Clingenpeel, Rex Malmstrom, Ramunas Stepanauskas, and Jan-Fang Cheng. 2011. “Decontamination of MDA Reagents for Single Cell Whole Genome Amplification.” Edited by Olivier Lespinet. </w:t>
      </w:r>
      <w:r w:rsidRPr="00015021">
        <w:rPr>
          <w:i/>
          <w:iCs/>
          <w:noProof/>
        </w:rPr>
        <w:t>PLoS ONE</w:t>
      </w:r>
      <w:r w:rsidRPr="00015021">
        <w:rPr>
          <w:noProof/>
        </w:rPr>
        <w:t xml:space="preserve"> 6 (10): e26161. https://doi.org/10.1371/journal.pone.0026161.</w:t>
      </w:r>
    </w:p>
    <w:p w14:paraId="67A7FE15" w14:textId="2AC77760" w:rsidR="008F3F5E" w:rsidRPr="00015021" w:rsidRDefault="00353C04" w:rsidP="00015021">
      <w:pPr>
        <w:widowControl w:val="0"/>
        <w:autoSpaceDE w:val="0"/>
        <w:autoSpaceDN w:val="0"/>
        <w:adjustRightInd w:val="0"/>
        <w:spacing w:after="0" w:line="240" w:lineRule="auto"/>
        <w:ind w:left="480" w:hanging="480"/>
      </w:pPr>
      <w:r>
        <w:fldChar w:fldCharType="end"/>
      </w:r>
    </w:p>
    <w:sectPr w:rsidR="008F3F5E" w:rsidRPr="00015021" w:rsidSect="003625B9">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lexandra Linz" w:date="2019-02-08T16:47:00Z" w:initials="AL">
    <w:p w14:paraId="016E4C20" w14:textId="3249C6A7" w:rsidR="00154E93" w:rsidRDefault="00154E93">
      <w:pPr>
        <w:pStyle w:val="CommentText"/>
      </w:pPr>
      <w:r>
        <w:rPr>
          <w:rStyle w:val="CommentReference"/>
        </w:rPr>
        <w:annotationRef/>
      </w:r>
      <w:r>
        <w:t>Still preparing supplemental tables of where to find genomes</w:t>
      </w:r>
    </w:p>
  </w:comment>
  <w:comment w:id="9" w:author="Alexandra Linz" w:date="2019-02-06T09:19:00Z" w:initials="AL">
    <w:p w14:paraId="41C17F09" w14:textId="77777777" w:rsidR="00B239CD" w:rsidRDefault="00B239CD" w:rsidP="00DA6C13">
      <w:pPr>
        <w:pStyle w:val="CommentText"/>
      </w:pPr>
      <w:r>
        <w:rPr>
          <w:rStyle w:val="CommentReference"/>
        </w:rPr>
        <w:annotationRef/>
      </w:r>
      <w:r>
        <w:t>RE Trina’s comments:</w:t>
      </w:r>
    </w:p>
    <w:p w14:paraId="37335F8D" w14:textId="77777777" w:rsidR="00B239CD" w:rsidRDefault="00B239CD" w:rsidP="00DA6C13">
      <w:pPr>
        <w:pStyle w:val="CommentText"/>
      </w:pPr>
      <w:r>
        <w:t>I talked to Sarah about how to credit her scripts that I used, and she prefers to call them “in-house McMahon Lab scripts” and that we add her to the acknowledgements section. We’ll host the scripts in the GEODES GitHub. The scripts themselves contain a couple lines at the top with Sarah’s name and email address.</w:t>
      </w:r>
    </w:p>
    <w:p w14:paraId="48E5718C" w14:textId="77777777" w:rsidR="00B239CD" w:rsidRDefault="00B239CD" w:rsidP="00DA6C13">
      <w:pPr>
        <w:pStyle w:val="CommentText"/>
      </w:pPr>
    </w:p>
    <w:p w14:paraId="2541F315" w14:textId="77777777" w:rsidR="00B239CD" w:rsidRDefault="00B239CD" w:rsidP="00DA6C13">
      <w:pPr>
        <w:pStyle w:val="CommentText"/>
      </w:pPr>
      <w:r>
        <w:t>The files with classifications (and several other files I’d like to make publicly available) are too large to store on GitHub, but I’m looking into using something like Open Science Framework to host them instead.</w:t>
      </w:r>
    </w:p>
  </w:comment>
  <w:comment w:id="11" w:author="Katherine McMahon" w:date="2019-02-03T23:34:00Z" w:initials="kdm">
    <w:p w14:paraId="1CB023C0" w14:textId="655D25BF" w:rsidR="00B239CD" w:rsidRDefault="00B239CD">
      <w:pPr>
        <w:pStyle w:val="CommentText"/>
      </w:pPr>
      <w:r>
        <w:rPr>
          <w:rStyle w:val="CommentReference"/>
        </w:rPr>
        <w:annotationRef/>
      </w:r>
      <w:r>
        <w:t>We need more info from JGI on this.  When you send it to Frank and Stefan, I will send that copy to Tijana and she will help us.  They have standard text.</w:t>
      </w:r>
    </w:p>
  </w:comment>
  <w:comment w:id="12" w:author="Alexandra Linz" w:date="2019-02-08T07:00:00Z" w:initials="AL">
    <w:p w14:paraId="10F5187D" w14:textId="3844233F" w:rsidR="00B239CD" w:rsidRDefault="00B239CD">
      <w:pPr>
        <w:pStyle w:val="CommentText"/>
      </w:pPr>
      <w:r>
        <w:rPr>
          <w:rStyle w:val="CommentReference"/>
        </w:rPr>
        <w:annotationRef/>
      </w:r>
      <w:r>
        <w:t>We’ve contacted Tijana for metatranscriptomic and metagenomic methods and are waiting for a reply. Already got SAG methods from Rex.</w:t>
      </w:r>
    </w:p>
  </w:comment>
  <w:comment w:id="13" w:author="Katherine McMahon" w:date="2019-02-03T23:35:00Z" w:initials="kdm">
    <w:p w14:paraId="1A2DA8BE" w14:textId="06D2B0D8" w:rsidR="00B239CD" w:rsidRDefault="00B239CD">
      <w:pPr>
        <w:pStyle w:val="CommentText"/>
      </w:pPr>
      <w:r>
        <w:rPr>
          <w:rStyle w:val="CommentReference"/>
        </w:rPr>
        <w:annotationRef/>
      </w:r>
      <w:r>
        <w:t>Need details.</w:t>
      </w:r>
    </w:p>
  </w:comment>
  <w:comment w:id="16" w:author="Alexandra Linz" w:date="2019-02-08T14:28:00Z" w:initials="AL">
    <w:p w14:paraId="47F9B96E" w14:textId="0DB9DF68" w:rsidR="00B239CD" w:rsidRDefault="00B239CD">
      <w:pPr>
        <w:pStyle w:val="CommentText"/>
      </w:pPr>
      <w:r>
        <w:rPr>
          <w:rStyle w:val="CommentReference"/>
        </w:rPr>
        <w:annotationRef/>
      </w:r>
      <w:r>
        <w:t xml:space="preserve">Right now, my github repo </w:t>
      </w:r>
      <w:hyperlink r:id="rId1" w:history="1">
        <w:r w:rsidRPr="00EE6BA2">
          <w:rPr>
            <w:rStyle w:val="Hyperlink"/>
          </w:rPr>
          <w:t>https://github.com/alexlinz/geodes</w:t>
        </w:r>
      </w:hyperlink>
      <w:r>
        <w:t xml:space="preserve"> is the most current version. I’ll merge with the McMahon Lab repo before submission once I am sure nothing is broken.</w:t>
      </w:r>
    </w:p>
  </w:comment>
  <w:comment w:id="19" w:author="Katherine McMahon" w:date="2019-02-03T23:41:00Z" w:initials="kdm">
    <w:p w14:paraId="6AEB4820" w14:textId="7BE3E79B" w:rsidR="00B239CD" w:rsidRDefault="00B239CD">
      <w:pPr>
        <w:pStyle w:val="CommentText"/>
      </w:pPr>
      <w:r>
        <w:rPr>
          <w:rStyle w:val="CommentReference"/>
        </w:rPr>
        <w:annotationRef/>
      </w:r>
      <w:r>
        <w:t>I know that we've talked about this before… but I always really really want to know more about the specifics of who.  I know it's impossible for unbinned metagenome genes, but shouldn't you have it for SAGs and some of the MAGs?  It is just so unsatisfying to have phylum level only (especially when you tease by mentioning acI sometimes…)</w:t>
      </w:r>
    </w:p>
  </w:comment>
  <w:comment w:id="20" w:author="Alexandra Linz" w:date="2019-02-08T14:30:00Z" w:initials="AL">
    <w:p w14:paraId="2C9F4F77" w14:textId="0A55EEA1" w:rsidR="00B239CD" w:rsidRDefault="00B239CD">
      <w:pPr>
        <w:pStyle w:val="CommentText"/>
      </w:pPr>
      <w:r>
        <w:rPr>
          <w:rStyle w:val="CommentReference"/>
        </w:rPr>
        <w:annotationRef/>
      </w:r>
      <w:r>
        <w:t>I’ve added a 2</w:t>
      </w:r>
      <w:r w:rsidRPr="00617174">
        <w:rPr>
          <w:vertAlign w:val="superscript"/>
        </w:rPr>
        <w:t>nd</w:t>
      </w:r>
      <w:r>
        <w:t xml:space="preserve"> row to Figure 1 with freshwater tribes. Some of our favorites (LD12, Pnec) are missing because they did not show up well-classified enough in the metagenomes, but there are some interesting trends in the acIs. More on that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6E4C20" w15:done="0"/>
  <w15:commentEx w15:paraId="2541F315" w15:done="0"/>
  <w15:commentEx w15:paraId="1CB023C0" w15:done="0"/>
  <w15:commentEx w15:paraId="10F5187D" w15:paraIdParent="1CB023C0" w15:done="0"/>
  <w15:commentEx w15:paraId="1A2DA8BE" w15:done="0"/>
  <w15:commentEx w15:paraId="47F9B96E" w15:done="0"/>
  <w15:commentEx w15:paraId="6AEB4820" w15:done="0"/>
  <w15:commentEx w15:paraId="2C9F4F77" w15:paraIdParent="6AEB48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6E4C20" w16cid:durableId="2008310F"/>
  <w16cid:commentId w16cid:paraId="2541F315" w16cid:durableId="20052510"/>
  <w16cid:commentId w16cid:paraId="1CB023C0" w16cid:durableId="2002A3EC"/>
  <w16cid:commentId w16cid:paraId="10F5187D" w16cid:durableId="2007A770"/>
  <w16cid:commentId w16cid:paraId="1A2DA8BE" w16cid:durableId="2002A3ED"/>
  <w16cid:commentId w16cid:paraId="47F9B96E" w16cid:durableId="200810A8"/>
  <w16cid:commentId w16cid:paraId="6AEB4820" w16cid:durableId="2002A3F8"/>
  <w16cid:commentId w16cid:paraId="2C9F4F77" w16cid:durableId="200811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AD" w15:userId="S::amlinz@wisc.edu::c3742da5-148f-4995-8fd6-24ee136f9a6e"/>
  </w15:person>
  <w15:person w15:author="Katherine McMahon">
    <w15:presenceInfo w15:providerId="None" w15:userId="Katherine McMa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15021"/>
    <w:rsid w:val="00056272"/>
    <w:rsid w:val="00082719"/>
    <w:rsid w:val="00083715"/>
    <w:rsid w:val="0008750F"/>
    <w:rsid w:val="00094EEC"/>
    <w:rsid w:val="000C1647"/>
    <w:rsid w:val="000C5DC1"/>
    <w:rsid w:val="000D654B"/>
    <w:rsid w:val="000F0D32"/>
    <w:rsid w:val="000F0EA6"/>
    <w:rsid w:val="00104B30"/>
    <w:rsid w:val="0011314F"/>
    <w:rsid w:val="001175AC"/>
    <w:rsid w:val="001319FE"/>
    <w:rsid w:val="00154D0F"/>
    <w:rsid w:val="00154E93"/>
    <w:rsid w:val="00164393"/>
    <w:rsid w:val="0016769D"/>
    <w:rsid w:val="00177A90"/>
    <w:rsid w:val="001816C2"/>
    <w:rsid w:val="001910C3"/>
    <w:rsid w:val="001941DD"/>
    <w:rsid w:val="001C514A"/>
    <w:rsid w:val="001C59E7"/>
    <w:rsid w:val="001D75BD"/>
    <w:rsid w:val="0020229A"/>
    <w:rsid w:val="0020291E"/>
    <w:rsid w:val="00216373"/>
    <w:rsid w:val="0022101B"/>
    <w:rsid w:val="00244FE5"/>
    <w:rsid w:val="002779FF"/>
    <w:rsid w:val="002C5637"/>
    <w:rsid w:val="002D3D77"/>
    <w:rsid w:val="002F15A3"/>
    <w:rsid w:val="0030228D"/>
    <w:rsid w:val="00307056"/>
    <w:rsid w:val="003249BB"/>
    <w:rsid w:val="0033334B"/>
    <w:rsid w:val="00334E59"/>
    <w:rsid w:val="00346CDD"/>
    <w:rsid w:val="00353C04"/>
    <w:rsid w:val="003625B9"/>
    <w:rsid w:val="0036306A"/>
    <w:rsid w:val="00366AB2"/>
    <w:rsid w:val="00374048"/>
    <w:rsid w:val="0038194E"/>
    <w:rsid w:val="003B00D7"/>
    <w:rsid w:val="003B1A0A"/>
    <w:rsid w:val="003C696B"/>
    <w:rsid w:val="003D0C18"/>
    <w:rsid w:val="003D36F0"/>
    <w:rsid w:val="003E7294"/>
    <w:rsid w:val="003F0E15"/>
    <w:rsid w:val="003F26B0"/>
    <w:rsid w:val="004020E7"/>
    <w:rsid w:val="00411212"/>
    <w:rsid w:val="004137C0"/>
    <w:rsid w:val="00440E88"/>
    <w:rsid w:val="004479AA"/>
    <w:rsid w:val="00454270"/>
    <w:rsid w:val="00455EAC"/>
    <w:rsid w:val="004566CC"/>
    <w:rsid w:val="004924E3"/>
    <w:rsid w:val="00494965"/>
    <w:rsid w:val="004A597F"/>
    <w:rsid w:val="004B05C9"/>
    <w:rsid w:val="004B1026"/>
    <w:rsid w:val="004B1CD8"/>
    <w:rsid w:val="004C436A"/>
    <w:rsid w:val="004C5D10"/>
    <w:rsid w:val="004C6AE6"/>
    <w:rsid w:val="004D01B9"/>
    <w:rsid w:val="004D28D5"/>
    <w:rsid w:val="004D7648"/>
    <w:rsid w:val="004E2EA7"/>
    <w:rsid w:val="00513B77"/>
    <w:rsid w:val="00531650"/>
    <w:rsid w:val="00585765"/>
    <w:rsid w:val="00586F61"/>
    <w:rsid w:val="00592355"/>
    <w:rsid w:val="00596C2A"/>
    <w:rsid w:val="005A155C"/>
    <w:rsid w:val="005B5B97"/>
    <w:rsid w:val="005B6D11"/>
    <w:rsid w:val="005C1807"/>
    <w:rsid w:val="005F664D"/>
    <w:rsid w:val="00617174"/>
    <w:rsid w:val="006466DD"/>
    <w:rsid w:val="00656B61"/>
    <w:rsid w:val="00665D70"/>
    <w:rsid w:val="00671E0F"/>
    <w:rsid w:val="006740C0"/>
    <w:rsid w:val="00675E99"/>
    <w:rsid w:val="00682EB7"/>
    <w:rsid w:val="006B3E4F"/>
    <w:rsid w:val="006B53BD"/>
    <w:rsid w:val="006C502D"/>
    <w:rsid w:val="006D09F3"/>
    <w:rsid w:val="006E2C59"/>
    <w:rsid w:val="00717862"/>
    <w:rsid w:val="0072215F"/>
    <w:rsid w:val="00723035"/>
    <w:rsid w:val="007440AC"/>
    <w:rsid w:val="00773822"/>
    <w:rsid w:val="00776371"/>
    <w:rsid w:val="00777FC1"/>
    <w:rsid w:val="00781CB2"/>
    <w:rsid w:val="00781EDD"/>
    <w:rsid w:val="00785C38"/>
    <w:rsid w:val="0079545B"/>
    <w:rsid w:val="007A3DEC"/>
    <w:rsid w:val="007B1D8E"/>
    <w:rsid w:val="007B696B"/>
    <w:rsid w:val="007C425D"/>
    <w:rsid w:val="007D1C38"/>
    <w:rsid w:val="00806F1A"/>
    <w:rsid w:val="00820A9B"/>
    <w:rsid w:val="0082345C"/>
    <w:rsid w:val="00835FA4"/>
    <w:rsid w:val="0084749F"/>
    <w:rsid w:val="00853073"/>
    <w:rsid w:val="008649C2"/>
    <w:rsid w:val="008752D0"/>
    <w:rsid w:val="008B1441"/>
    <w:rsid w:val="008C0528"/>
    <w:rsid w:val="008F17E2"/>
    <w:rsid w:val="008F3F5E"/>
    <w:rsid w:val="00901984"/>
    <w:rsid w:val="00905A5E"/>
    <w:rsid w:val="00912992"/>
    <w:rsid w:val="00927CF6"/>
    <w:rsid w:val="00952078"/>
    <w:rsid w:val="00971D76"/>
    <w:rsid w:val="009852CB"/>
    <w:rsid w:val="00991EB7"/>
    <w:rsid w:val="009A0070"/>
    <w:rsid w:val="009A16D4"/>
    <w:rsid w:val="009B34D2"/>
    <w:rsid w:val="009C4E46"/>
    <w:rsid w:val="009E50AA"/>
    <w:rsid w:val="009F5CE8"/>
    <w:rsid w:val="00A14ED4"/>
    <w:rsid w:val="00A45C7C"/>
    <w:rsid w:val="00A5556F"/>
    <w:rsid w:val="00A62F9B"/>
    <w:rsid w:val="00A71773"/>
    <w:rsid w:val="00A73402"/>
    <w:rsid w:val="00A92F06"/>
    <w:rsid w:val="00AC4FD0"/>
    <w:rsid w:val="00B112C6"/>
    <w:rsid w:val="00B2311D"/>
    <w:rsid w:val="00B239CD"/>
    <w:rsid w:val="00B2782E"/>
    <w:rsid w:val="00B37C85"/>
    <w:rsid w:val="00B4780B"/>
    <w:rsid w:val="00B56E04"/>
    <w:rsid w:val="00B62BBF"/>
    <w:rsid w:val="00B67C22"/>
    <w:rsid w:val="00B8024B"/>
    <w:rsid w:val="00B8213A"/>
    <w:rsid w:val="00B97E41"/>
    <w:rsid w:val="00BA305D"/>
    <w:rsid w:val="00BB1884"/>
    <w:rsid w:val="00BE11A9"/>
    <w:rsid w:val="00BF1A10"/>
    <w:rsid w:val="00BF3E0D"/>
    <w:rsid w:val="00C067D4"/>
    <w:rsid w:val="00C15172"/>
    <w:rsid w:val="00C15626"/>
    <w:rsid w:val="00C163F2"/>
    <w:rsid w:val="00C17931"/>
    <w:rsid w:val="00C339C0"/>
    <w:rsid w:val="00C358AC"/>
    <w:rsid w:val="00C75D89"/>
    <w:rsid w:val="00CC24C4"/>
    <w:rsid w:val="00CC679B"/>
    <w:rsid w:val="00CD3DAF"/>
    <w:rsid w:val="00CD5D24"/>
    <w:rsid w:val="00CF013F"/>
    <w:rsid w:val="00D14435"/>
    <w:rsid w:val="00D17433"/>
    <w:rsid w:val="00D209FC"/>
    <w:rsid w:val="00D339AD"/>
    <w:rsid w:val="00D35441"/>
    <w:rsid w:val="00D5168F"/>
    <w:rsid w:val="00D71B2C"/>
    <w:rsid w:val="00D8267E"/>
    <w:rsid w:val="00D91A77"/>
    <w:rsid w:val="00DA6C13"/>
    <w:rsid w:val="00DB2633"/>
    <w:rsid w:val="00DC45A8"/>
    <w:rsid w:val="00DC76C1"/>
    <w:rsid w:val="00DD0E13"/>
    <w:rsid w:val="00DD2616"/>
    <w:rsid w:val="00DE0782"/>
    <w:rsid w:val="00DE31D4"/>
    <w:rsid w:val="00E03D13"/>
    <w:rsid w:val="00E20241"/>
    <w:rsid w:val="00E20472"/>
    <w:rsid w:val="00E20608"/>
    <w:rsid w:val="00E22B85"/>
    <w:rsid w:val="00E55E5A"/>
    <w:rsid w:val="00E75421"/>
    <w:rsid w:val="00E81C26"/>
    <w:rsid w:val="00E85E88"/>
    <w:rsid w:val="00E91555"/>
    <w:rsid w:val="00E941B2"/>
    <w:rsid w:val="00EC4F0E"/>
    <w:rsid w:val="00ED5E7E"/>
    <w:rsid w:val="00EF04EF"/>
    <w:rsid w:val="00EF3B8C"/>
    <w:rsid w:val="00F05FCF"/>
    <w:rsid w:val="00F112C5"/>
    <w:rsid w:val="00F15664"/>
    <w:rsid w:val="00F374C3"/>
    <w:rsid w:val="00F60A64"/>
    <w:rsid w:val="00F7056C"/>
    <w:rsid w:val="00F722AC"/>
    <w:rsid w:val="00F81E31"/>
    <w:rsid w:val="00F83D26"/>
    <w:rsid w:val="00F91100"/>
    <w:rsid w:val="00F954D6"/>
    <w:rsid w:val="00FA1D97"/>
    <w:rsid w:val="00FA413F"/>
    <w:rsid w:val="00FB080E"/>
    <w:rsid w:val="00FC0BBB"/>
    <w:rsid w:val="00FC6DFF"/>
    <w:rsid w:val="00FD6028"/>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3D318324-2A12-1C40-9CA2-8DCC1560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styleId="UnresolvedMention">
    <w:name w:val="Unresolved Mention"/>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github.com/alexlinz/geodes"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McMahonLab/geodes" TargetMode="External"/><Relationship Id="rId4" Type="http://schemas.openxmlformats.org/officeDocument/2006/relationships/settings" Target="settings.xml"/><Relationship Id="rId9" Type="http://schemas.openxmlformats.org/officeDocument/2006/relationships/hyperlink" Target="https://github.com/McMahonLab/geo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A108C-2540-E240-B973-2F8A1A326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28404</Words>
  <Characters>161907</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18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3</cp:revision>
  <dcterms:created xsi:type="dcterms:W3CDTF">2019-02-08T22:46:00Z</dcterms:created>
  <dcterms:modified xsi:type="dcterms:W3CDTF">2019-02-0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chicago-author-date</vt:lpwstr>
  </property>
</Properties>
</file>